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49EC19A7"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r w:rsidR="00735D12">
        <w:t>interactions</w:t>
      </w:r>
      <w:r w:rsidR="00390672">
        <w:t xml:space="preserve">. HOIs occur when </w:t>
      </w:r>
      <w:r w:rsidR="003C16DF">
        <w:t xml:space="preserve">the strength of </w:t>
      </w:r>
      <w:r w:rsidR="00390672">
        <w:t xml:space="preserve">competition between two species depends on the density of other species in the community. </w:t>
      </w:r>
      <w:r w:rsidR="003C16DF">
        <w:t>It is therefore critical to understand how often and by what mechanisms HOIs arise in order to</w:t>
      </w:r>
      <w:r w:rsidR="00390672">
        <w:t xml:space="preserve"> </w:t>
      </w:r>
      <w:r w:rsidR="003C16DF">
        <w:t>extend pairwise</w:t>
      </w:r>
      <w:r w:rsidR="00390672">
        <w:t xml:space="preserve"> ecological theory to multi-species communities. In this paper we </w:t>
      </w:r>
      <w:r w:rsidR="00960940">
        <w:t>discuss the definition of HOIs, the difficulties inherent in detecting HOIs and illustrate potential mechanisms that could lead to HOIs</w:t>
      </w:r>
      <w:r w:rsidR="00960940" w:rsidDel="00960940">
        <w:t xml:space="preserve"> </w:t>
      </w:r>
      <w:r w:rsidR="001E683B">
        <w:t xml:space="preserve">. </w:t>
      </w:r>
      <w:r w:rsidR="001F3D0E">
        <w:t>W</w:t>
      </w:r>
      <w:r w:rsidR="00B00A38">
        <w:t xml:space="preserve">e </w:t>
      </w:r>
      <w:r w:rsidR="001E683B">
        <w:t>do this by simulating resource competition between three annual plant species</w:t>
      </w:r>
      <w:r w:rsidR="00B00A38">
        <w:t xml:space="preserve"> </w:t>
      </w:r>
      <w:r w:rsidR="001F3D0E">
        <w:t>differing in the phenology</w:t>
      </w:r>
      <w:r w:rsidR="00586936">
        <w:t xml:space="preserve"> of growth</w:t>
      </w:r>
      <w:r w:rsidR="001E683B">
        <w:t xml:space="preserve">. We then fit a </w:t>
      </w:r>
      <w:r w:rsidR="00960940">
        <w:t xml:space="preserve">discrete time </w:t>
      </w:r>
      <w:r w:rsidR="001E683B">
        <w:t>phenomenological competition model to their dynamics in order to detect the presence of HOIs</w:t>
      </w:r>
      <w:r w:rsidR="00B00A38">
        <w:t xml:space="preserve">.  </w:t>
      </w:r>
      <w:r w:rsidR="00C32A0E">
        <w:t xml:space="preserve">We find that </w:t>
      </w:r>
      <w:r w:rsidR="001E683B">
        <w:t>HOIs</w:t>
      </w:r>
      <w:r w:rsidR="00C32A0E">
        <w:t xml:space="preserve">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conclude that HOIs </w:t>
      </w:r>
      <w:r w:rsidR="003C16DF">
        <w:t>are</w:t>
      </w:r>
      <w:r w:rsidR="00390672">
        <w:t xml:space="preserve"> likely to arise</w:t>
      </w:r>
      <w:r w:rsidR="001E683B">
        <w:t xml:space="preserve"> as an outcome of mechanistic resource competition played out in discrete time</w:t>
      </w:r>
      <w:r w:rsidR="00390672">
        <w:t xml:space="preserve">. Clarifying the source of HOIs in simple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4A08F834"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w:t>
      </w:r>
    </w:p>
    <w:p w14:paraId="4CB745C8" w14:textId="77777777" w:rsidR="0061034E" w:rsidRDefault="0061034E">
      <w:pPr>
        <w:rPr>
          <w:rFonts w:eastAsia="Noto Sans CJK SC Regular" w:cs="FreeSans"/>
          <w:b/>
          <w:szCs w:val="28"/>
        </w:rPr>
      </w:pPr>
      <w:bookmarkStart w:id="1" w:name="introduction"/>
      <w:bookmarkEnd w:id="1"/>
      <w:r>
        <w:br w:type="page"/>
      </w:r>
    </w:p>
    <w:p w14:paraId="2DFCF149" w14:textId="77777777" w:rsidR="00B93196" w:rsidRDefault="00390672">
      <w:pPr>
        <w:pStyle w:val="Heading"/>
      </w:pPr>
      <w:r>
        <w:lastRenderedPageBreak/>
        <w:t>Introduction</w:t>
      </w:r>
    </w:p>
    <w:p w14:paraId="5BC13903" w14:textId="7909164F" w:rsidR="00B93196" w:rsidRDefault="00390672">
      <w:pPr>
        <w:spacing w:after="202"/>
        <w:contextualSpacing/>
      </w:pPr>
      <w:r>
        <w:t xml:space="preserve">Almost every species on earth interacts with a </w:t>
      </w:r>
      <w:r w:rsidR="00024622">
        <w:t>diversity</w:t>
      </w:r>
      <w:r>
        <w:t xml:space="preserve"> of predators, pathogens and competitors. </w:t>
      </w:r>
      <w:r w:rsidR="00024622">
        <w:t>Despite this reality</w:t>
      </w:r>
      <w:r>
        <w:t xml:space="preserve">, most classical models in community ecology summarize species interactions </w:t>
      </w:r>
      <w:r w:rsidR="00525B6E">
        <w:t>assuming that the per capita effect of one species on another is independent of the densities 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r w:rsidR="00024622">
        <w:t>T</w:t>
      </w:r>
      <w:r w:rsidR="005A5626">
        <w:t xml:space="preserve">his </w:t>
      </w:r>
      <w:r w:rsidR="00586936">
        <w:t xml:space="preserve">concept </w:t>
      </w:r>
      <w:r>
        <w:t xml:space="preserve">is </w:t>
      </w:r>
      <w:r w:rsidR="00586936">
        <w:t>central</w:t>
      </w:r>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15C47E94"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852C69">
        <w:instrText xml:space="preserve"> ADDIN ZOTERO_ITEM CSL_CITATION {"citationID":"5W3UdWfd","properties":{"formattedCitation":"(Pomerantz 1981, Abrams 1983, Billick and Case 1994)","plainCitation":"(Pomerantz 1981, Abrams 1983, Billick and Case 1994)","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852C69">
        <w:rPr>
          <w:noProof/>
        </w:rPr>
        <w:t>(Pomerantz 1981, Abrams 1983, Billick and Case 1994)</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lastRenderedPageBreak/>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0AACBB3E" w14:textId="3D2DC349" w:rsidR="006A1B59" w:rsidRDefault="00616BAF" w:rsidP="003431F6">
      <w:pPr>
        <w:spacing w:after="202"/>
        <w:contextualSpacing/>
      </w:pPr>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w:t>
      </w:r>
      <w:proofErr w:type="spellStart"/>
      <w:r w:rsidR="004F1562">
        <w:t>Lotka</w:t>
      </w:r>
      <w:proofErr w:type="spellEnd"/>
      <w:r w:rsidR="004F1562">
        <w:t xml:space="preserve">-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but rather more like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 demands a clearer</w:t>
      </w:r>
      <w:r w:rsidR="003431F6">
        <w:t xml:space="preserve"> definition </w:t>
      </w:r>
      <w:r w:rsidR="004B7E48">
        <w:t xml:space="preserve">of what they are </w:t>
      </w:r>
      <w:r w:rsidR="003431F6">
        <w:t>and a worked example showing how HOIs could be detected in the kind of empirical data ecologists actually collect.</w:t>
      </w:r>
    </w:p>
    <w:p w14:paraId="54009F6F" w14:textId="6BBB9CFB" w:rsidR="00661E05" w:rsidRDefault="00661E05" w:rsidP="00373175">
      <w:pPr>
        <w:spacing w:after="202"/>
        <w:ind w:firstLine="0"/>
        <w:contextualSpacing/>
      </w:pPr>
      <w:r>
        <w:t xml:space="preserve">In addition, the mechanisms that do and do not generate higher order interactions between competitors are unclear.  Ecologists know that higher order interactions emerge organically in mechanistic competition models </w:t>
      </w:r>
      <w:r>
        <w:fldChar w:fldCharType="begin"/>
      </w:r>
      <w:r>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fldChar w:fldCharType="separate"/>
      </w:r>
      <w:r w:rsidRPr="003431F6">
        <w:rPr>
          <w:rFonts w:cs="Times New Roman"/>
        </w:rPr>
        <w:t>(Abrams 1983, O’Dwyer 2018)</w:t>
      </w:r>
      <w:r>
        <w:fldChar w:fldCharType="end"/>
      </w:r>
      <w:r>
        <w:t>, which has two key implications.</w:t>
      </w:r>
      <w:r w:rsidRPr="00F53F6A">
        <w:t xml:space="preserve"> </w:t>
      </w:r>
      <w:r>
        <w:t xml:space="preserve">First, since mechanistic models generate HOIs without the </w:t>
      </w:r>
      <w:r>
        <w:lastRenderedPageBreak/>
        <w:t xml:space="preserve">addition of explicit HOI terms, one might argue that the issue of higher order interactions is essentially an artificial construct 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 this suggests that such interactions should be common in natur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t xml:space="preserve">. This observation leaves the fact that there have been so few rigorous demonstrations of HOIs in natural communities somewhat of a mystery, aside from the logistical challenges of experiments that can test for them.  An investigation of the mechanistic basis of HOIs would help ecologists predict when and where HOIs are most likely to emerge—and may help explain why phenomenological models without HOIs have been successfully applied in many communities.  </w:t>
      </w:r>
    </w:p>
    <w:p w14:paraId="59CB5162" w14:textId="55D45D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and the pitfalls in</w:t>
      </w:r>
      <w:r w:rsidR="00150BAB" w:rsidRPr="00373175">
        <w:t xml:space="preserve">herent </w:t>
      </w:r>
      <w:r w:rsidR="000A0B3E" w:rsidRPr="00373175">
        <w:t>detect</w:t>
      </w:r>
      <w:r w:rsidR="00150BAB" w:rsidRPr="00373175">
        <w:t>ing</w:t>
      </w:r>
      <w:r w:rsidR="000A0B3E" w:rsidRPr="00373175">
        <w:t xml:space="preserve"> HOIs in </w:t>
      </w:r>
      <w:r w:rsidR="00150BAB" w:rsidRPr="00373175">
        <w:t>empirical data</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 </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 xml:space="preserve">field experiment on the effects of competition on individual performance. </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w:t>
      </w:r>
      <w:r w:rsidR="009D7935">
        <w:lastRenderedPageBreak/>
        <w:t xml:space="preserve">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2" w:name="defining-higher-order-interactions"/>
      <w:bookmarkEnd w:id="2"/>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024BF3C6" w:rsidR="0045307B" w:rsidRDefault="00141AE0" w:rsidP="00373187">
      <w:pPr>
        <w:spacing w:after="202"/>
        <w:contextualSpacing/>
      </w:pPr>
      <w:r>
        <w:t>Arguably the greates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rsidR="0045307B">
        <w:t xml:space="preserve">. </w:t>
      </w:r>
      <w:r w:rsidR="00014913">
        <w:t xml:space="preserve">As we will show this </w:t>
      </w:r>
      <w:r>
        <w:t xml:space="preserve">choice </w:t>
      </w:r>
      <w:r w:rsidR="00E9784F">
        <w:t xml:space="preserve">fundamentally </w:t>
      </w:r>
      <w:r w:rsidR="00014913">
        <w:t>dictates</w:t>
      </w:r>
      <w:r w:rsidR="00E9784F">
        <w:t xml:space="preserve"> </w:t>
      </w:r>
      <w:r w:rsidR="00E9784F">
        <w:lastRenderedPageBreak/>
        <w:t xml:space="preserve">how we </w:t>
      </w:r>
      <w:r w:rsidR="003768E1">
        <w:t xml:space="preserve">define </w:t>
      </w:r>
      <w:r w:rsidR="00E9784F">
        <w:t xml:space="preserve">species interactions and the how we could </w:t>
      </w:r>
      <w:r w:rsidR="003768E1">
        <w:t>detect</w:t>
      </w:r>
      <w:r>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3998FE21" w:rsidR="00286FFE" w:rsidRDefault="00F80F5F" w:rsidP="00F80F5F">
      <w:pPr>
        <w:spacing w:after="202"/>
        <w:contextualSpacing/>
      </w:pPr>
      <w:r>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ith </w:t>
      </w:r>
      <w:r>
        <w:t xml:space="preserve">perfect knowledge of how each </w:t>
      </w:r>
      <w:r w:rsidR="00357DD5">
        <w:t>pair of species compete against one another</w:t>
      </w:r>
      <w:r w:rsidR="00A3410F">
        <w:t xml:space="preserve">, an ecologist would </w:t>
      </w:r>
      <w:r w:rsidR="00373175">
        <w:t xml:space="preserve">nonetheless </w:t>
      </w:r>
      <w:r w:rsidR="00A3410F">
        <w:t xml:space="preserve">be </w:t>
      </w:r>
      <w:r w:rsidR="00373175">
        <w:t>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w:t>
      </w:r>
      <w:proofErr w:type="spellStart"/>
      <w:r w:rsidR="00FC6F31">
        <w:t>Lotka</w:t>
      </w:r>
      <w:proofErr w:type="spellEnd"/>
      <w:r w:rsidR="00FC6F31">
        <w:t xml:space="preserve">-Volterra model, that interactions between species </w:t>
      </w:r>
      <w:r w:rsidR="00373175">
        <w:t>to be independent of the broader competitive environment</w:t>
      </w:r>
      <w:r w:rsidR="00FC6F31">
        <w:t>, then this means there are no HOIs; if on the</w:t>
      </w:r>
      <w:r w:rsidR="00451F78">
        <w:t xml:space="preserve"> other</w:t>
      </w:r>
      <w:r w:rsidR="00FC6F31">
        <w:t xml:space="preserve"> hand, we allow interactions between species to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0524A56F"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283064">
        <w:rPr>
          <w:noProof/>
        </w:rPr>
        <w:t>(2017b)</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w:t>
      </w:r>
      <w:proofErr w:type="gramStart"/>
      <w:r w:rsidR="00373175">
        <w:t>longest lived</w:t>
      </w:r>
      <w:proofErr w:type="gramEnd"/>
      <w:r w:rsidR="00373175">
        <w:t xml:space="preserve"> life stage of in the competing populations because their model does not explicitly track the density of competitors during early </w:t>
      </w:r>
      <w:r w:rsidR="00044E45">
        <w:t>stages of competition</w:t>
      </w:r>
      <w:r w:rsidR="00373175">
        <w:t>.</w:t>
      </w:r>
    </w:p>
    <w:p w14:paraId="02626C12" w14:textId="2A041666" w:rsidR="00600A7D" w:rsidRDefault="00044E45" w:rsidP="00054720">
      <w:pPr>
        <w:spacing w:after="202"/>
        <w:contextualSpacing/>
      </w:pPr>
      <w:r>
        <w:lastRenderedPageBreak/>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E908D7">
        <w:t xml:space="preserve">these </w:t>
      </w:r>
      <w:r w:rsidR="0055486E">
        <w:t>types</w:t>
      </w:r>
      <w:r w:rsidR="00E908D7">
        <w:t xml:space="preserve"> of HOIs have different </w:t>
      </w:r>
      <w:r w:rsidR="00903029">
        <w:t>implications for community dynamics</w:t>
      </w:r>
      <w:r w:rsidR="00E908D7">
        <w:t xml:space="preserve"> than the definition we emphasize above</w:t>
      </w:r>
      <w:r w:rsidR="00C875B7">
        <w:t xml:space="preserve">. </w:t>
      </w:r>
      <w:r w:rsidR="00903029">
        <w:t xml:space="preserve">For instance, interspecific by intraspecific HOIs </w:t>
      </w:r>
      <w:r w:rsidR="00DE2068">
        <w:t xml:space="preserve">are inherent in pairwise competition and are not an emergent property of multispecies communities.  </w:t>
      </w:r>
      <w:r w:rsidR="0055486E">
        <w:t>Moreover,</w:t>
      </w:r>
      <w:r w:rsidR="00132B92">
        <w:t xml:space="preserv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6C1BD35E" w14:textId="17562005" w:rsidR="00CA248C" w:rsidRDefault="00283064" w:rsidP="00600A7D">
      <w:pPr>
        <w:spacing w:after="202"/>
        <w:contextualSpacing/>
        <w:rPr>
          <w:ins w:id="3" w:author="Jonathan Levine" w:date="2018-11-05T11:59:00Z"/>
          <w:highlight w:val="yellow"/>
        </w:rPr>
      </w:pPr>
      <w:commentRangeStart w:id="4"/>
      <w:r w:rsidRPr="007848CB">
        <w:rPr>
          <w:highlight w:val="yellow"/>
        </w:rPr>
        <w:t>A</w:t>
      </w:r>
      <w:commentRangeEnd w:id="4"/>
      <w:r w:rsidR="00EB3314">
        <w:rPr>
          <w:rStyle w:val="CommentReference"/>
        </w:rPr>
        <w:commentReference w:id="4"/>
      </w:r>
      <w:r w:rsidRPr="007848CB">
        <w:rPr>
          <w:highlight w:val="yellow"/>
        </w:rPr>
        <w:t xml:space="preserve"> similar </w:t>
      </w:r>
      <w:r w:rsidR="0055486E" w:rsidRPr="007848CB">
        <w:rPr>
          <w:highlight w:val="yellow"/>
        </w:rPr>
        <w:t xml:space="preserve">set of issues </w:t>
      </w:r>
      <w:r w:rsidRPr="007848CB">
        <w:rPr>
          <w:highlight w:val="yellow"/>
        </w:rPr>
        <w:t xml:space="preserve">was pointed out early on by </w:t>
      </w:r>
      <w:r w:rsidRPr="007848CB">
        <w:rPr>
          <w:highlight w:val="yellow"/>
        </w:rPr>
        <w:fldChar w:fldCharType="begin"/>
      </w:r>
      <w:r w:rsidR="00054720" w:rsidRPr="007848CB">
        <w:rPr>
          <w:highlight w:val="yellow"/>
        </w:rPr>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7848CB">
        <w:rPr>
          <w:highlight w:val="yellow"/>
        </w:rPr>
        <w:fldChar w:fldCharType="separate"/>
      </w:r>
      <w:r w:rsidR="00054720" w:rsidRPr="007848CB">
        <w:rPr>
          <w:highlight w:val="yellow"/>
        </w:rPr>
        <w:t xml:space="preserve">Pomerantz </w:t>
      </w:r>
      <w:r w:rsidR="00054720" w:rsidRPr="007848CB">
        <w:rPr>
          <w:noProof/>
          <w:highlight w:val="yellow"/>
        </w:rPr>
        <w:t>(1981)</w:t>
      </w:r>
      <w:r w:rsidRPr="007848CB">
        <w:rPr>
          <w:highlight w:val="yellow"/>
        </w:rPr>
        <w:fldChar w:fldCharType="end"/>
      </w:r>
      <w:r w:rsidR="00054720" w:rsidRPr="007848CB">
        <w:rPr>
          <w:highlight w:val="yellow"/>
        </w:rPr>
        <w:t xml:space="preserve"> who argued that </w:t>
      </w:r>
      <w:r w:rsidR="0086361A" w:rsidRPr="007848CB">
        <w:rPr>
          <w:highlight w:val="yellow"/>
        </w:rPr>
        <w:t xml:space="preserve">a distinction needed to be made between HOIs and non-linear </w:t>
      </w:r>
      <w:r w:rsidR="00132B92" w:rsidRPr="007848CB">
        <w:rPr>
          <w:highlight w:val="yellow"/>
        </w:rPr>
        <w:t>density dependence</w:t>
      </w:r>
      <w:r w:rsidR="00054720" w:rsidRPr="007848CB">
        <w:rPr>
          <w:highlight w:val="yellow"/>
        </w:rPr>
        <w:t xml:space="preserve">. </w:t>
      </w:r>
      <w:r w:rsidR="00044E45" w:rsidRPr="007848CB">
        <w:rPr>
          <w:highlight w:val="yellow"/>
        </w:rPr>
        <w:t xml:space="preserve">In the most widely used </w:t>
      </w:r>
      <w:r w:rsidR="001D0EAD" w:rsidRPr="007848CB">
        <w:rPr>
          <w:highlight w:val="yellow"/>
        </w:rPr>
        <w:t>models</w:t>
      </w:r>
      <w:r w:rsidR="0055486E" w:rsidRPr="007848CB">
        <w:rPr>
          <w:highlight w:val="yellow"/>
        </w:rPr>
        <w:t xml:space="preserve"> for effects of competition, such as the </w:t>
      </w:r>
      <w:proofErr w:type="spellStart"/>
      <w:r w:rsidR="0055486E" w:rsidRPr="007848CB">
        <w:rPr>
          <w:highlight w:val="yellow"/>
        </w:rPr>
        <w:t>Beverton</w:t>
      </w:r>
      <w:proofErr w:type="spellEnd"/>
      <w:r w:rsidR="0055486E" w:rsidRPr="007848CB">
        <w:rPr>
          <w:highlight w:val="yellow"/>
        </w:rPr>
        <w:t>-Holt, Hassel</w:t>
      </w:r>
      <w:ins w:id="5" w:author="Jonathan Levine" w:date="2018-11-05T11:43:00Z">
        <w:r w:rsidR="00595CA6">
          <w:rPr>
            <w:highlight w:val="yellow"/>
          </w:rPr>
          <w:t>l</w:t>
        </w:r>
      </w:ins>
      <w:r w:rsidR="0055486E" w:rsidRPr="007848CB">
        <w:rPr>
          <w:highlight w:val="yellow"/>
        </w:rPr>
        <w:t xml:space="preserve"> and Ricker models,</w:t>
      </w:r>
      <w:r w:rsidR="001D0EAD" w:rsidRPr="007848CB">
        <w:rPr>
          <w:highlight w:val="yellow"/>
        </w:rPr>
        <w:t xml:space="preserve"> per capita growth rate is </w:t>
      </w:r>
      <w:del w:id="6" w:author="Jonathan Levine" w:date="2018-11-05T11:43:00Z">
        <w:r w:rsidR="001D0EAD" w:rsidRPr="007848CB" w:rsidDel="007F5F64">
          <w:rPr>
            <w:highlight w:val="yellow"/>
          </w:rPr>
          <w:delText xml:space="preserve">not </w:delText>
        </w:r>
      </w:del>
      <w:r w:rsidR="001D0EAD" w:rsidRPr="007848CB">
        <w:rPr>
          <w:highlight w:val="yellow"/>
        </w:rPr>
        <w:t xml:space="preserve">assumed to be a </w:t>
      </w:r>
      <w:ins w:id="7" w:author="Jonathan Levine" w:date="2018-11-05T11:43:00Z">
        <w:r w:rsidR="007F5F64">
          <w:rPr>
            <w:highlight w:val="yellow"/>
          </w:rPr>
          <w:t>non</w:t>
        </w:r>
      </w:ins>
      <w:r w:rsidR="001D0EAD" w:rsidRPr="007848CB">
        <w:rPr>
          <w:highlight w:val="yellow"/>
        </w:rPr>
        <w:t xml:space="preserve">linear function of </w:t>
      </w:r>
      <w:r w:rsidR="0055486E" w:rsidRPr="007848CB">
        <w:rPr>
          <w:highlight w:val="yellow"/>
        </w:rPr>
        <w:t xml:space="preserve">competitor </w:t>
      </w:r>
      <w:r w:rsidR="001D0EAD" w:rsidRPr="007848CB">
        <w:rPr>
          <w:highlight w:val="yellow"/>
        </w:rPr>
        <w:t>density</w:t>
      </w:r>
      <w:r w:rsidR="0055486E" w:rsidRPr="007848CB">
        <w:rPr>
          <w:highlight w:val="yellow"/>
        </w:rPr>
        <w:t xml:space="preserve"> </w:t>
      </w:r>
      <w:r w:rsidR="00014913" w:rsidRPr="007848CB">
        <w:rPr>
          <w:highlight w:val="yellow"/>
        </w:rPr>
        <w:fldChar w:fldCharType="begin"/>
      </w:r>
      <w:r w:rsidR="00014913" w:rsidRPr="007848CB">
        <w:rPr>
          <w:highlight w:val="yellow"/>
        </w:rP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7848CB">
        <w:rPr>
          <w:highlight w:val="yellow"/>
        </w:rPr>
        <w:fldChar w:fldCharType="separate"/>
      </w:r>
      <w:r w:rsidR="00014913" w:rsidRPr="007848CB">
        <w:rPr>
          <w:noProof/>
          <w:highlight w:val="yellow"/>
        </w:rPr>
        <w:t>(Hassell and Comins 1976)</w:t>
      </w:r>
      <w:r w:rsidR="00014913" w:rsidRPr="007848CB">
        <w:rPr>
          <w:highlight w:val="yellow"/>
        </w:rPr>
        <w:fldChar w:fldCharType="end"/>
      </w:r>
      <w:r w:rsidR="00014913" w:rsidRPr="007848CB">
        <w:rPr>
          <w:highlight w:val="yellow"/>
        </w:rPr>
        <w:t xml:space="preserve">.  </w:t>
      </w:r>
      <w:del w:id="8" w:author="Jonathan Levine" w:date="2018-11-05T11:43:00Z">
        <w:r w:rsidR="0055486E" w:rsidRPr="007848CB" w:rsidDel="007F5F64">
          <w:rPr>
            <w:highlight w:val="yellow"/>
          </w:rPr>
          <w:delText>Rather i</w:delText>
        </w:r>
      </w:del>
      <w:ins w:id="9" w:author="Jonathan Levine" w:date="2018-11-05T11:43:00Z">
        <w:r w:rsidR="007F5F64">
          <w:rPr>
            <w:highlight w:val="yellow"/>
          </w:rPr>
          <w:t>I</w:t>
        </w:r>
      </w:ins>
      <w:r w:rsidR="0055486E" w:rsidRPr="007848CB">
        <w:rPr>
          <w:highlight w:val="yellow"/>
        </w:rPr>
        <w:t xml:space="preserve">n each of these models the effect of each additional competitor </w:t>
      </w:r>
      <w:ins w:id="10" w:author="Jonathan Levine" w:date="2018-11-05T11:43:00Z">
        <w:r w:rsidR="007F5F64">
          <w:rPr>
            <w:highlight w:val="yellow"/>
          </w:rPr>
          <w:t xml:space="preserve">on growth </w:t>
        </w:r>
      </w:ins>
      <w:r w:rsidR="0055486E" w:rsidRPr="007848CB">
        <w:rPr>
          <w:highlight w:val="yellow"/>
        </w:rPr>
        <w:t>declines as more competitors are added.  Th</w:t>
      </w:r>
      <w:r w:rsidR="001D0EAD" w:rsidRPr="007848CB">
        <w:rPr>
          <w:highlight w:val="yellow"/>
        </w:rPr>
        <w:t>is could be interpreted as a kind of interaction modification</w:t>
      </w:r>
      <w:ins w:id="11" w:author="Jonathan Levine" w:date="2018-11-05T11:57:00Z">
        <w:r w:rsidR="00940EB4">
          <w:rPr>
            <w:highlight w:val="yellow"/>
          </w:rPr>
          <w:t xml:space="preserve"> </w:t>
        </w:r>
      </w:ins>
      <w:ins w:id="12" w:author="Jonathan Levine" w:date="2018-11-05T11:58:00Z">
        <w:r w:rsidR="00940EB4">
          <w:rPr>
            <w:highlight w:val="yellow"/>
          </w:rPr>
          <w:t xml:space="preserve">among </w:t>
        </w:r>
        <w:r w:rsidR="00940EB4" w:rsidRPr="007651E8">
          <w:rPr>
            <w:i/>
            <w:highlight w:val="yellow"/>
            <w:rPrChange w:id="13" w:author="Jonathan Levine" w:date="2018-11-05T12:03:00Z">
              <w:rPr>
                <w:highlight w:val="yellow"/>
              </w:rPr>
            </w:rPrChange>
          </w:rPr>
          <w:t xml:space="preserve">individuals </w:t>
        </w:r>
      </w:ins>
      <w:ins w:id="14" w:author="Jonathan Levine" w:date="2018-11-05T11:57:00Z">
        <w:r w:rsidR="00940EB4" w:rsidRPr="00940EB4">
          <w:rPr>
            <w:i/>
            <w:highlight w:val="yellow"/>
            <w:rPrChange w:id="15" w:author="Jonathan Levine" w:date="2018-11-05T11:58:00Z">
              <w:rPr>
                <w:highlight w:val="yellow"/>
              </w:rPr>
            </w:rPrChange>
          </w:rPr>
          <w:t>within</w:t>
        </w:r>
        <w:r w:rsidR="00940EB4">
          <w:rPr>
            <w:highlight w:val="yellow"/>
          </w:rPr>
          <w:t xml:space="preserve"> species. </w:t>
        </w:r>
      </w:ins>
      <w:ins w:id="16" w:author="Jonathan Levine" w:date="2018-11-05T12:05:00Z">
        <w:r w:rsidR="007C1073">
          <w:rPr>
            <w:highlight w:val="yellow"/>
          </w:rPr>
          <w:t>Like Pomerantz (1981)</w:t>
        </w:r>
      </w:ins>
      <w:ins w:id="17" w:author="Jonathan Levine" w:date="2018-11-05T11:58:00Z">
        <w:r w:rsidR="00940EB4">
          <w:rPr>
            <w:highlight w:val="yellow"/>
          </w:rPr>
          <w:t xml:space="preserve"> however, </w:t>
        </w:r>
      </w:ins>
      <w:ins w:id="18" w:author="Jonathan Levine" w:date="2018-11-05T12:06:00Z">
        <w:r w:rsidR="007C1073">
          <w:rPr>
            <w:highlight w:val="yellow"/>
          </w:rPr>
          <w:t xml:space="preserve">we </w:t>
        </w:r>
      </w:ins>
      <w:ins w:id="19" w:author="Jonathan Levine" w:date="2018-11-05T11:58:00Z">
        <w:r w:rsidR="00940EB4">
          <w:rPr>
            <w:highlight w:val="yellow"/>
          </w:rPr>
          <w:t xml:space="preserve">advocate </w:t>
        </w:r>
      </w:ins>
      <w:ins w:id="20" w:author="Jonathan Levine" w:date="2018-11-05T12:06:00Z">
        <w:r w:rsidR="007C1073">
          <w:rPr>
            <w:highlight w:val="yellow"/>
          </w:rPr>
          <w:t>restricting</w:t>
        </w:r>
      </w:ins>
      <w:ins w:id="21" w:author="Jonathan Levine" w:date="2018-11-05T11:58:00Z">
        <w:r w:rsidR="0085381B">
          <w:rPr>
            <w:highlight w:val="yellow"/>
          </w:rPr>
          <w:t xml:space="preserve"> higher order interactions to</w:t>
        </w:r>
        <w:r w:rsidR="00940EB4">
          <w:rPr>
            <w:highlight w:val="yellow"/>
          </w:rPr>
          <w:t xml:space="preserve"> </w:t>
        </w:r>
      </w:ins>
      <w:ins w:id="22" w:author="Jonathan Levine" w:date="2018-11-05T11:59:00Z">
        <w:r w:rsidR="00CA248C">
          <w:rPr>
            <w:highlight w:val="yellow"/>
          </w:rPr>
          <w:t>cases where individuals of one species modif</w:t>
        </w:r>
      </w:ins>
      <w:ins w:id="23" w:author="Jonathan Levine" w:date="2018-11-05T12:04:00Z">
        <w:r w:rsidR="006E36D5">
          <w:rPr>
            <w:highlight w:val="yellow"/>
          </w:rPr>
          <w:t>ies</w:t>
        </w:r>
      </w:ins>
      <w:ins w:id="24" w:author="Jonathan Levine" w:date="2018-11-05T11:59:00Z">
        <w:r w:rsidR="00CA248C">
          <w:rPr>
            <w:highlight w:val="yellow"/>
          </w:rPr>
          <w:t xml:space="preserve"> the effect of individuals of other species</w:t>
        </w:r>
      </w:ins>
      <w:ins w:id="25" w:author="Jonathan Levine" w:date="2018-11-05T11:58:00Z">
        <w:r w:rsidR="00940EB4">
          <w:rPr>
            <w:highlight w:val="yellow"/>
          </w:rPr>
          <w:t xml:space="preserve">. </w:t>
        </w:r>
      </w:ins>
    </w:p>
    <w:p w14:paraId="2A782DEE" w14:textId="77777777" w:rsidR="00CA248C" w:rsidRDefault="00CA248C" w:rsidP="00600A7D">
      <w:pPr>
        <w:spacing w:after="202"/>
        <w:contextualSpacing/>
        <w:rPr>
          <w:ins w:id="26" w:author="Jonathan Levine" w:date="2018-11-05T11:59:00Z"/>
          <w:highlight w:val="yellow"/>
        </w:rPr>
      </w:pPr>
    </w:p>
    <w:p w14:paraId="29152B83" w14:textId="3FF3296B" w:rsidR="00014913" w:rsidRDefault="001D0EAD" w:rsidP="00600A7D">
      <w:pPr>
        <w:spacing w:after="202"/>
        <w:contextualSpacing/>
        <w:rPr>
          <w:ins w:id="27" w:author="Jonathan Levine" w:date="2018-11-05T15:05:00Z"/>
          <w:highlight w:val="yellow"/>
        </w:rPr>
      </w:pPr>
      <w:del w:id="28" w:author="Jonathan Levine" w:date="2018-11-05T11:59:00Z">
        <w:r w:rsidRPr="007848CB" w:rsidDel="00CA248C">
          <w:rPr>
            <w:highlight w:val="yellow"/>
          </w:rPr>
          <w:lastRenderedPageBreak/>
          <w:delText>—</w:delText>
        </w:r>
        <w:r w:rsidR="002A32D2" w:rsidRPr="007848CB" w:rsidDel="00CA248C">
          <w:rPr>
            <w:highlight w:val="yellow"/>
          </w:rPr>
          <w:delText xml:space="preserve">each competitor’s effect is reduced by the presence of other competitors.  </w:delText>
        </w:r>
      </w:del>
      <w:commentRangeStart w:id="29"/>
      <w:r w:rsidR="002A32D2" w:rsidRPr="007848CB">
        <w:rPr>
          <w:highlight w:val="yellow"/>
        </w:rPr>
        <w:t xml:space="preserve">However, we argue that it is better to interpret this as the focal species having a non-linear response to competition rather than competitors having a non-linear effect. </w:t>
      </w:r>
      <w:r w:rsidRPr="007848CB">
        <w:rPr>
          <w:highlight w:val="yellow"/>
        </w:rPr>
        <w:t xml:space="preserve"> </w:t>
      </w:r>
      <w:commentRangeEnd w:id="29"/>
      <w:r w:rsidR="007D0051">
        <w:rPr>
          <w:rStyle w:val="CommentReference"/>
        </w:rPr>
        <w:commentReference w:id="29"/>
      </w:r>
      <w:del w:id="30" w:author="Jonathan Levine" w:date="2018-11-05T12:00:00Z">
        <w:r w:rsidR="002A32D2" w:rsidRPr="007848CB" w:rsidDel="00872AC5">
          <w:rPr>
            <w:highlight w:val="yellow"/>
          </w:rPr>
          <w:delText xml:space="preserve">While this distinction may seem </w:delText>
        </w:r>
        <w:r w:rsidR="0055486E" w:rsidRPr="007848CB" w:rsidDel="00872AC5">
          <w:rPr>
            <w:highlight w:val="yellow"/>
          </w:rPr>
          <w:delText>semantic</w:delText>
        </w:r>
        <w:r w:rsidR="002A32D2" w:rsidRPr="007848CB" w:rsidDel="00872AC5">
          <w:rPr>
            <w:highlight w:val="yellow"/>
          </w:rPr>
          <w:delText>, interpreting t</w:delText>
        </w:r>
        <w:r w:rsidR="0055486E" w:rsidRPr="007848CB" w:rsidDel="00872AC5">
          <w:rPr>
            <w:highlight w:val="yellow"/>
          </w:rPr>
          <w:delText>he non-linearity</w:delText>
        </w:r>
        <w:r w:rsidR="002A32D2" w:rsidRPr="007848CB" w:rsidDel="00872AC5">
          <w:rPr>
            <w:highlight w:val="yellow"/>
          </w:rPr>
          <w:delText xml:space="preserve"> in the first way means that HOIs are inherent in the basic model, whereas interpreting it in the second way means that these models do not imply HOIs </w:delText>
        </w:r>
        <w:r w:rsidR="0055486E" w:rsidRPr="007848CB" w:rsidDel="00872AC5">
          <w:rPr>
            <w:highlight w:val="yellow"/>
          </w:rPr>
          <w:delText>unless they</w:delText>
        </w:r>
        <w:r w:rsidR="00600A7D" w:rsidRPr="007848CB" w:rsidDel="00872AC5">
          <w:rPr>
            <w:highlight w:val="yellow"/>
          </w:rPr>
          <w:delText xml:space="preserve"> explicitly include</w:delText>
        </w:r>
        <w:r w:rsidR="0055486E" w:rsidRPr="007848CB" w:rsidDel="00872AC5">
          <w:rPr>
            <w:highlight w:val="yellow"/>
          </w:rPr>
          <w:delText xml:space="preserve"> </w:delText>
        </w:r>
        <w:r w:rsidR="00600A7D" w:rsidRPr="007848CB" w:rsidDel="00872AC5">
          <w:rPr>
            <w:highlight w:val="yellow"/>
          </w:rPr>
          <w:delText xml:space="preserve">additional </w:delText>
        </w:r>
        <w:r w:rsidR="0055486E" w:rsidRPr="007848CB" w:rsidDel="00872AC5">
          <w:rPr>
            <w:highlight w:val="yellow"/>
          </w:rPr>
          <w:delText xml:space="preserve">multiplicative terms </w:delText>
        </w:r>
        <w:r w:rsidR="00E519FF" w:rsidRPr="007848CB" w:rsidDel="00872AC5">
          <w:rPr>
            <w:highlight w:val="yellow"/>
          </w:rPr>
          <w:fldChar w:fldCharType="begin"/>
        </w:r>
        <w:r w:rsidR="00E519FF" w:rsidRPr="007848CB" w:rsidDel="00872AC5">
          <w:rPr>
            <w:highlight w:val="yellow"/>
          </w:rPr>
          <w:delInstrText xml:space="preserve"> ADDIN ZOTERO_ITEM CSL_CITATION {"citationID":"fG5GlVV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E519FF" w:rsidRPr="007848CB" w:rsidDel="00872AC5">
          <w:rPr>
            <w:highlight w:val="yellow"/>
          </w:rPr>
          <w:fldChar w:fldCharType="separate"/>
        </w:r>
        <w:r w:rsidR="00E519FF" w:rsidRPr="007848CB" w:rsidDel="00872AC5">
          <w:rPr>
            <w:noProof/>
            <w:highlight w:val="yellow"/>
          </w:rPr>
          <w:delText>(Adler and Morris 1994)</w:delText>
        </w:r>
        <w:r w:rsidR="00E519FF" w:rsidRPr="007848CB" w:rsidDel="00872AC5">
          <w:rPr>
            <w:highlight w:val="yellow"/>
          </w:rPr>
          <w:fldChar w:fldCharType="end"/>
        </w:r>
        <w:r w:rsidR="002A32D2" w:rsidRPr="007848CB" w:rsidDel="00872AC5">
          <w:rPr>
            <w:highlight w:val="yellow"/>
          </w:rPr>
          <w:delText>.</w:delText>
        </w:r>
      </w:del>
      <w:r w:rsidR="002A32D2" w:rsidRPr="007848CB">
        <w:rPr>
          <w:highlight w:val="yellow"/>
        </w:rPr>
        <w:t xml:space="preserve"> </w:t>
      </w:r>
    </w:p>
    <w:p w14:paraId="7A1A44C6" w14:textId="77777777" w:rsidR="001A6A75" w:rsidRDefault="001A6A75">
      <w:pPr>
        <w:spacing w:after="202"/>
        <w:ind w:firstLine="0"/>
        <w:contextualSpacing/>
        <w:rPr>
          <w:ins w:id="31" w:author="Jonathan Levine" w:date="2018-11-05T15:05:00Z"/>
          <w:highlight w:val="yellow"/>
        </w:rPr>
        <w:pPrChange w:id="32" w:author="Jonathan Levine" w:date="2018-11-05T15:05:00Z">
          <w:pPr>
            <w:spacing w:after="202"/>
            <w:contextualSpacing/>
          </w:pPr>
        </w:pPrChange>
      </w:pPr>
    </w:p>
    <w:p w14:paraId="381359B2" w14:textId="2F2BB7FE" w:rsidR="001A6A75" w:rsidRPr="001A6A75" w:rsidRDefault="001A6A75">
      <w:pPr>
        <w:spacing w:after="202"/>
        <w:ind w:firstLine="0"/>
        <w:contextualSpacing/>
        <w:rPr>
          <w:i/>
          <w:highlight w:val="yellow"/>
          <w:rPrChange w:id="33" w:author="Jonathan Levine" w:date="2018-11-05T15:05:00Z">
            <w:rPr>
              <w:highlight w:val="yellow"/>
            </w:rPr>
          </w:rPrChange>
        </w:rPr>
        <w:pPrChange w:id="34" w:author="Jonathan Levine" w:date="2018-11-05T15:05:00Z">
          <w:pPr>
            <w:spacing w:after="202"/>
            <w:contextualSpacing/>
          </w:pPr>
        </w:pPrChange>
      </w:pPr>
      <w:ins w:id="35" w:author="Jonathan Levine" w:date="2018-11-05T15:05:00Z">
        <w:r w:rsidRPr="001A6A75">
          <w:rPr>
            <w:i/>
            <w:highlight w:val="yellow"/>
            <w:rPrChange w:id="36" w:author="Jonathan Levine" w:date="2018-11-05T15:05:00Z">
              <w:rPr>
                <w:highlight w:val="yellow"/>
              </w:rPr>
            </w:rPrChange>
          </w:rPr>
          <w:t>Defining Higher Order Interactions</w:t>
        </w:r>
      </w:ins>
    </w:p>
    <w:p w14:paraId="37D58977" w14:textId="2D1B54FF" w:rsidR="009C4CDF" w:rsidRPr="007848CB" w:rsidRDefault="007C1073" w:rsidP="0055486E">
      <w:pPr>
        <w:spacing w:after="202"/>
        <w:contextualSpacing/>
        <w:rPr>
          <w:highlight w:val="yellow"/>
        </w:rPr>
      </w:pPr>
      <w:ins w:id="37" w:author="Jonathan Levine" w:date="2018-11-05T12:06:00Z">
        <w:r>
          <w:rPr>
            <w:highlight w:val="yellow"/>
          </w:rPr>
          <w:t>To formally d</w:t>
        </w:r>
      </w:ins>
      <w:del w:id="38" w:author="Jonathan Levine" w:date="2018-11-05T12:06:00Z">
        <w:r w:rsidR="00C03FEF" w:rsidRPr="007848CB" w:rsidDel="007C1073">
          <w:rPr>
            <w:highlight w:val="yellow"/>
          </w:rPr>
          <w:delText>D</w:delText>
        </w:r>
      </w:del>
      <w:r w:rsidR="00C03FEF" w:rsidRPr="007848CB">
        <w:rPr>
          <w:highlight w:val="yellow"/>
        </w:rPr>
        <w:t>efining higher order interactions</w:t>
      </w:r>
      <w:ins w:id="39" w:author="Jonathan Levine" w:date="2018-11-05T12:06:00Z">
        <w:r w:rsidR="00E75777">
          <w:rPr>
            <w:highlight w:val="yellow"/>
          </w:rPr>
          <w:t xml:space="preserve"> and avoid the pitfalls of prior attempts to do so, </w:t>
        </w:r>
      </w:ins>
      <w:del w:id="40" w:author="Jonathan Levine" w:date="2018-11-05T12:07:00Z">
        <w:r w:rsidR="00C03FEF" w:rsidRPr="007848CB" w:rsidDel="007C1073">
          <w:rPr>
            <w:highlight w:val="yellow"/>
          </w:rPr>
          <w:delText xml:space="preserve"> is a </w:delText>
        </w:r>
        <w:r w:rsidR="00C725BD" w:rsidRPr="007848CB" w:rsidDel="007C1073">
          <w:rPr>
            <w:highlight w:val="yellow"/>
          </w:rPr>
          <w:delText>pre</w:delText>
        </w:r>
        <w:r w:rsidR="00C03FEF" w:rsidRPr="007848CB" w:rsidDel="007C1073">
          <w:rPr>
            <w:highlight w:val="yellow"/>
          </w:rPr>
          <w:delText>requisite for any attempt</w:delText>
        </w:r>
        <w:r w:rsidR="00C725BD" w:rsidRPr="007848CB" w:rsidDel="007C1073">
          <w:rPr>
            <w:highlight w:val="yellow"/>
          </w:rPr>
          <w:delText>s</w:delText>
        </w:r>
        <w:r w:rsidR="00C03FEF" w:rsidRPr="007848CB" w:rsidDel="007C1073">
          <w:rPr>
            <w:highlight w:val="yellow"/>
          </w:rPr>
          <w:delText xml:space="preserve"> to detect and measure them.  </w:delText>
        </w:r>
        <w:r w:rsidR="00A650E9" w:rsidRPr="007848CB" w:rsidDel="007C1073">
          <w:rPr>
            <w:highlight w:val="yellow"/>
          </w:rPr>
          <w:delText>We</w:delText>
        </w:r>
        <w:r w:rsidR="00C03FEF" w:rsidRPr="007848CB" w:rsidDel="007C1073">
          <w:rPr>
            <w:highlight w:val="yellow"/>
          </w:rPr>
          <w:delText xml:space="preserve"> believe</w:delText>
        </w:r>
      </w:del>
      <w:ins w:id="41" w:author="Jonathan Levine" w:date="2018-11-05T12:07:00Z">
        <w:r>
          <w:rPr>
            <w:highlight w:val="yellow"/>
          </w:rPr>
          <w:t>we return to</w:t>
        </w:r>
      </w:ins>
      <w:r w:rsidR="00C03FEF" w:rsidRPr="007848CB">
        <w:rPr>
          <w:highlight w:val="yellow"/>
        </w:rPr>
        <w:t xml:space="preserve"> the key </w:t>
      </w:r>
      <w:r w:rsidR="00D71481" w:rsidRPr="007848CB">
        <w:rPr>
          <w:highlight w:val="yellow"/>
        </w:rPr>
        <w:t>conceptual issue</w:t>
      </w:r>
      <w:ins w:id="42" w:author="Jonathan Levine" w:date="2018-11-05T12:07:00Z">
        <w:r w:rsidR="00EE3A65">
          <w:rPr>
            <w:highlight w:val="yellow"/>
          </w:rPr>
          <w:t xml:space="preserve">- </w:t>
        </w:r>
      </w:ins>
      <w:del w:id="43" w:author="Jonathan Levine" w:date="2018-11-05T12:07:00Z">
        <w:r w:rsidR="00C03FEF" w:rsidRPr="007848CB" w:rsidDel="00EE3A65">
          <w:rPr>
            <w:highlight w:val="yellow"/>
          </w:rPr>
          <w:delText xml:space="preserve"> </w:delText>
        </w:r>
        <w:r w:rsidR="00D512C8" w:rsidRPr="007848CB" w:rsidDel="00EE3A65">
          <w:rPr>
            <w:highlight w:val="yellow"/>
          </w:rPr>
          <w:delText xml:space="preserve">is </w:delText>
        </w:r>
      </w:del>
      <w:r w:rsidR="00C03FEF" w:rsidRPr="007848CB">
        <w:rPr>
          <w:highlight w:val="yellow"/>
        </w:rPr>
        <w:t xml:space="preserve">that HOIs imply </w:t>
      </w:r>
      <w:r w:rsidR="00D71481" w:rsidRPr="007848CB">
        <w:rPr>
          <w:highlight w:val="yellow"/>
        </w:rPr>
        <w:t xml:space="preserve">that there are </w:t>
      </w:r>
      <w:r w:rsidR="00C03FEF" w:rsidRPr="007848CB">
        <w:rPr>
          <w:highlight w:val="yellow"/>
        </w:rPr>
        <w:t xml:space="preserve">emergent properties in multispecies communities. </w:t>
      </w:r>
      <w:r w:rsidR="00D512C8" w:rsidRPr="007848CB">
        <w:rPr>
          <w:highlight w:val="yellow"/>
        </w:rPr>
        <w:t xml:space="preserve"> Or equivalently, that dynamics in natural multispecies communities cannot be neatly decomposed into </w:t>
      </w:r>
      <w:ins w:id="44" w:author="Jonathan Levine" w:date="2018-11-05T11:46:00Z">
        <w:r w:rsidR="00F60713">
          <w:rPr>
            <w:highlight w:val="yellow"/>
          </w:rPr>
          <w:t xml:space="preserve">separate </w:t>
        </w:r>
      </w:ins>
      <w:r w:rsidR="0022450C" w:rsidRPr="007848CB">
        <w:rPr>
          <w:highlight w:val="yellow"/>
        </w:rPr>
        <w:t>competitive effects of each species on each other species.  E</w:t>
      </w:r>
      <w:r w:rsidR="00C03FEF" w:rsidRPr="007848CB">
        <w:rPr>
          <w:highlight w:val="yellow"/>
        </w:rPr>
        <w:t xml:space="preserve">mergent properties </w:t>
      </w:r>
      <w:r w:rsidR="0022450C" w:rsidRPr="007848CB">
        <w:rPr>
          <w:highlight w:val="yellow"/>
        </w:rPr>
        <w:t xml:space="preserve">at the community level, or non-independence of competitive effects </w:t>
      </w:r>
      <w:r w:rsidR="00C03FEF" w:rsidRPr="007848CB">
        <w:rPr>
          <w:highlight w:val="yellow"/>
        </w:rPr>
        <w:t>aris</w:t>
      </w:r>
      <w:r w:rsidR="00A650E9" w:rsidRPr="007848CB">
        <w:rPr>
          <w:highlight w:val="yellow"/>
        </w:rPr>
        <w:t>e due to</w:t>
      </w:r>
      <w:r w:rsidR="00C03FEF" w:rsidRPr="007848CB">
        <w:rPr>
          <w:highlight w:val="yellow"/>
        </w:rPr>
        <w:t xml:space="preserve"> interaction modification</w:t>
      </w:r>
      <w:r w:rsidR="00C725BD" w:rsidRPr="007848CB">
        <w:rPr>
          <w:highlight w:val="yellow"/>
        </w:rPr>
        <w:t xml:space="preserve"> between competitors</w:t>
      </w:r>
      <w:r w:rsidR="00C03FEF" w:rsidRPr="007848CB">
        <w:rPr>
          <w:highlight w:val="yellow"/>
        </w:rPr>
        <w:t xml:space="preserve">.  </w:t>
      </w:r>
      <w:ins w:id="45" w:author="Jonathan Levine" w:date="2018-11-05T12:07:00Z">
        <w:r w:rsidR="00EE3A65">
          <w:rPr>
            <w:highlight w:val="yellow"/>
          </w:rPr>
          <w:t xml:space="preserve">Therefore, </w:t>
        </w:r>
      </w:ins>
      <w:commentRangeStart w:id="46"/>
      <w:del w:id="47" w:author="Jonathan Levine" w:date="2018-11-05T12:01:00Z">
        <w:r w:rsidR="00C725BD" w:rsidRPr="007848CB" w:rsidDel="00D4616C">
          <w:rPr>
            <w:highlight w:val="yellow"/>
          </w:rPr>
          <w:delText xml:space="preserve">The </w:delText>
        </w:r>
        <w:r w:rsidR="005B5848" w:rsidRPr="007848CB" w:rsidDel="00D4616C">
          <w:rPr>
            <w:highlight w:val="yellow"/>
          </w:rPr>
          <w:delText>higher order interaction literature shows the difficulty of moving from this verbal definition to a</w:delText>
        </w:r>
      </w:del>
      <w:ins w:id="48" w:author="Jonathan Levine" w:date="2018-11-05T12:01:00Z">
        <w:r w:rsidR="00EE3A65">
          <w:rPr>
            <w:highlight w:val="yellow"/>
          </w:rPr>
          <w:t>b</w:t>
        </w:r>
        <w:r w:rsidR="00D4616C">
          <w:rPr>
            <w:highlight w:val="yellow"/>
          </w:rPr>
          <w:t xml:space="preserve">uilding on past efforts by Billick and Case </w:t>
        </w:r>
      </w:ins>
      <w:ins w:id="49" w:author="Jonathan Levine" w:date="2018-11-05T12:02:00Z">
        <w:r w:rsidR="007651E8">
          <w:rPr>
            <w:highlight w:val="yellow"/>
          </w:rPr>
          <w:t>(</w:t>
        </w:r>
      </w:ins>
      <w:ins w:id="50" w:author="Jonathan Levine" w:date="2018-11-05T12:01:00Z">
        <w:r w:rsidR="00D4616C">
          <w:rPr>
            <w:highlight w:val="yellow"/>
          </w:rPr>
          <w:t>1994</w:t>
        </w:r>
      </w:ins>
      <w:ins w:id="51" w:author="Jonathan Levine" w:date="2018-11-05T12:03:00Z">
        <w:r w:rsidR="007651E8">
          <w:rPr>
            <w:highlight w:val="yellow"/>
          </w:rPr>
          <w:t>)</w:t>
        </w:r>
      </w:ins>
      <w:ins w:id="52" w:author="Jonathan Levine" w:date="2018-11-05T12:01:00Z">
        <w:r w:rsidR="00D4616C">
          <w:rPr>
            <w:highlight w:val="yellow"/>
          </w:rPr>
          <w:t xml:space="preserve"> and Adler and Morris </w:t>
        </w:r>
      </w:ins>
      <w:ins w:id="53" w:author="Jonathan Levine" w:date="2018-11-05T12:03:00Z">
        <w:r w:rsidR="007651E8">
          <w:rPr>
            <w:highlight w:val="yellow"/>
          </w:rPr>
          <w:t>(</w:t>
        </w:r>
      </w:ins>
      <w:ins w:id="54" w:author="Jonathan Levine" w:date="2018-11-05T12:01:00Z">
        <w:r w:rsidR="00D4616C">
          <w:rPr>
            <w:highlight w:val="yellow"/>
          </w:rPr>
          <w:t>1994</w:t>
        </w:r>
      </w:ins>
      <w:ins w:id="55" w:author="Jonathan Levine" w:date="2018-11-05T12:03:00Z">
        <w:r w:rsidR="007651E8">
          <w:rPr>
            <w:highlight w:val="yellow"/>
          </w:rPr>
          <w:t>)</w:t>
        </w:r>
      </w:ins>
      <w:ins w:id="56" w:author="Jonathan Levine" w:date="2018-11-05T12:01:00Z">
        <w:r w:rsidR="00D4616C">
          <w:rPr>
            <w:highlight w:val="yellow"/>
          </w:rPr>
          <w:t xml:space="preserve">, we propose </w:t>
        </w:r>
      </w:ins>
      <w:ins w:id="57" w:author="Jonathan Levine" w:date="2018-11-05T15:05:00Z">
        <w:r w:rsidR="001A6A75">
          <w:rPr>
            <w:highlight w:val="yellow"/>
          </w:rPr>
          <w:t>the following</w:t>
        </w:r>
      </w:ins>
      <w:r w:rsidR="005B5848" w:rsidRPr="007848CB">
        <w:rPr>
          <w:highlight w:val="yellow"/>
        </w:rPr>
        <w:t xml:space="preserve"> general mathematical definition</w:t>
      </w:r>
      <w:del w:id="58" w:author="Jonathan Levine" w:date="2018-11-05T15:05:00Z">
        <w:r w:rsidR="00C0352C" w:rsidRPr="007848CB" w:rsidDel="001A6A75">
          <w:rPr>
            <w:highlight w:val="yellow"/>
          </w:rPr>
          <w:delText xml:space="preserve"> Box 1</w:delText>
        </w:r>
      </w:del>
      <w:r w:rsidR="005B5848" w:rsidRPr="007848CB">
        <w:rPr>
          <w:highlight w:val="yellow"/>
        </w:rPr>
        <w:t xml:space="preserve">. </w:t>
      </w:r>
      <w:commentRangeEnd w:id="46"/>
      <w:r w:rsidR="00C56739">
        <w:rPr>
          <w:rStyle w:val="CommentReference"/>
        </w:rPr>
        <w:commentReference w:id="46"/>
      </w:r>
    </w:p>
    <w:p w14:paraId="73FF759A" w14:textId="122510DC" w:rsidR="004A7CD3" w:rsidRPr="007848CB" w:rsidDel="001A6A75" w:rsidRDefault="00EA5C0F" w:rsidP="009823D3">
      <w:pPr>
        <w:spacing w:after="202"/>
        <w:ind w:firstLine="0"/>
        <w:contextualSpacing/>
        <w:rPr>
          <w:del w:id="59" w:author="Jonathan Levine" w:date="2018-11-05T15:05:00Z"/>
          <w:b/>
          <w:highlight w:val="yellow"/>
        </w:rPr>
      </w:pPr>
      <w:del w:id="60" w:author="Jonathan Levine" w:date="2018-11-05T15:05:00Z">
        <w:r w:rsidRPr="007848CB" w:rsidDel="001A6A75">
          <w:rPr>
            <w:b/>
            <w:highlight w:val="yellow"/>
          </w:rPr>
          <w:delText>Box</w:delText>
        </w:r>
        <w:r w:rsidR="00C11090" w:rsidRPr="007848CB" w:rsidDel="001A6A75">
          <w:rPr>
            <w:b/>
            <w:highlight w:val="yellow"/>
          </w:rPr>
          <w:delText xml:space="preserve"> 1</w:delText>
        </w:r>
        <w:r w:rsidRPr="007848CB" w:rsidDel="001A6A75">
          <w:rPr>
            <w:b/>
            <w:highlight w:val="yellow"/>
          </w:rPr>
          <w:delText xml:space="preserve">: </w:delText>
        </w:r>
        <w:r w:rsidR="00C11090" w:rsidRPr="007848CB" w:rsidDel="001A6A75">
          <w:rPr>
            <w:b/>
            <w:highlight w:val="yellow"/>
          </w:rPr>
          <w:delText>D</w:delText>
        </w:r>
        <w:r w:rsidR="009D721E" w:rsidRPr="007848CB" w:rsidDel="001A6A75">
          <w:rPr>
            <w:b/>
            <w:highlight w:val="yellow"/>
          </w:rPr>
          <w:delText>efinin</w:delText>
        </w:r>
        <w:r w:rsidR="00C11090" w:rsidRPr="007848CB" w:rsidDel="001A6A75">
          <w:rPr>
            <w:b/>
            <w:highlight w:val="yellow"/>
          </w:rPr>
          <w:delText>g</w:delText>
        </w:r>
        <w:r w:rsidR="009D721E" w:rsidRPr="007848CB" w:rsidDel="001A6A75">
          <w:rPr>
            <w:b/>
            <w:highlight w:val="yellow"/>
          </w:rPr>
          <w:delText xml:space="preserve"> </w:delText>
        </w:r>
        <w:r w:rsidRPr="007848CB" w:rsidDel="001A6A75">
          <w:rPr>
            <w:b/>
            <w:highlight w:val="yellow"/>
          </w:rPr>
          <w:delText>HOIs</w:delText>
        </w:r>
        <w:r w:rsidR="004A7CD3" w:rsidRPr="007848CB" w:rsidDel="001A6A75">
          <w:rPr>
            <w:b/>
            <w:highlight w:val="yellow"/>
          </w:rPr>
          <w:delText xml:space="preserve"> ------------------</w:delText>
        </w:r>
      </w:del>
    </w:p>
    <w:p w14:paraId="3C5CC92A" w14:textId="555F9BBA" w:rsidR="00181318" w:rsidRPr="007848CB" w:rsidRDefault="00EA5C0F" w:rsidP="00181318">
      <w:pPr>
        <w:spacing w:after="202"/>
        <w:contextualSpacing/>
        <w:rPr>
          <w:highlight w:val="yellow"/>
        </w:rPr>
      </w:pPr>
      <w:r w:rsidRPr="007848CB">
        <w:rPr>
          <w:highlight w:val="yellow"/>
        </w:rPr>
        <w:t xml:space="preserve">A mathematical definition of </w:t>
      </w:r>
      <w:r w:rsidR="00390672" w:rsidRPr="007848CB">
        <w:rPr>
          <w:highlight w:val="yellow"/>
        </w:rPr>
        <w:t>HOIs start</w:t>
      </w:r>
      <w:r w:rsidRPr="007848CB">
        <w:rPr>
          <w:highlight w:val="yellow"/>
        </w:rPr>
        <w:t>s</w:t>
      </w:r>
      <w:r w:rsidR="00390672" w:rsidRPr="007848CB">
        <w:rPr>
          <w:highlight w:val="yellow"/>
        </w:rPr>
        <w:t xml:space="preserve"> with a general </w:t>
      </w:r>
      <w:r w:rsidR="007C09B3" w:rsidRPr="007848CB">
        <w:rPr>
          <w:highlight w:val="yellow"/>
        </w:rPr>
        <w:t xml:space="preserve">phenomenological </w:t>
      </w:r>
      <w:r w:rsidR="00390672" w:rsidRPr="007848CB">
        <w:rPr>
          <w:highlight w:val="yellow"/>
        </w:rPr>
        <w:t xml:space="preserve">model </w:t>
      </w:r>
      <w:r w:rsidR="007C09B3" w:rsidRPr="007848CB">
        <w:rPr>
          <w:highlight w:val="yellow"/>
        </w:rPr>
        <w:t xml:space="preserve">of </w:t>
      </w:r>
      <w:r w:rsidR="00390672" w:rsidRPr="007848CB">
        <w:rPr>
          <w:highlight w:val="yellow"/>
        </w:rPr>
        <w:t>species</w:t>
      </w:r>
      <w:r w:rsidR="00B74CF6" w:rsidRPr="007848CB">
        <w:rPr>
          <w:highlight w:val="yellow"/>
        </w:rPr>
        <w:t xml:space="preserve"> </w:t>
      </w:r>
      <w:r w:rsidR="00390672" w:rsidRPr="007848CB">
        <w:rPr>
          <w:highlight w:val="yellow"/>
        </w:rPr>
        <w:t>competition</w:t>
      </w:r>
      <w:r w:rsidR="001B5599" w:rsidRPr="007848CB">
        <w:rPr>
          <w:highlight w:val="yellow"/>
        </w:rPr>
        <w:t xml:space="preserve"> in discrete time</w:t>
      </w:r>
      <w:ins w:id="61" w:author="Jonathan Levine" w:date="2018-11-05T15:06:00Z">
        <w:r w:rsidR="00225047">
          <w:rPr>
            <w:highlight w:val="yellow"/>
          </w:rPr>
          <w:t xml:space="preserve"> (though the equivalent definition applies in continuous time):</w:t>
        </w:r>
      </w:ins>
      <w:del w:id="62" w:author="Jonathan Levine" w:date="2018-11-05T15:06:00Z">
        <w:r w:rsidR="00390672" w:rsidRPr="007848CB" w:rsidDel="00225047">
          <w:rPr>
            <w:highlight w:val="yellow"/>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7"/>
        <w:gridCol w:w="729"/>
      </w:tblGrid>
      <w:tr w:rsidR="00CE2561" w:rsidRPr="00EB3314" w14:paraId="14D09AEC" w14:textId="77777777" w:rsidTr="00181318">
        <w:trPr>
          <w:trHeight w:val="503"/>
        </w:trPr>
        <w:tc>
          <w:tcPr>
            <w:tcW w:w="918" w:type="dxa"/>
            <w:vAlign w:val="center"/>
          </w:tcPr>
          <w:p w14:paraId="4E9E200E" w14:textId="77777777" w:rsidR="00181318" w:rsidRPr="007848CB" w:rsidRDefault="00181318" w:rsidP="00181318">
            <w:pPr>
              <w:spacing w:after="202"/>
              <w:ind w:firstLine="0"/>
              <w:contextualSpacing/>
              <w:jc w:val="center"/>
              <w:rPr>
                <w:highlight w:val="yellow"/>
              </w:rPr>
            </w:pPr>
          </w:p>
        </w:tc>
        <w:tc>
          <w:tcPr>
            <w:tcW w:w="7200" w:type="dxa"/>
            <w:vAlign w:val="center"/>
          </w:tcPr>
          <w:p w14:paraId="2340A416" w14:textId="048089DD" w:rsidR="00181318" w:rsidRPr="007848CB" w:rsidRDefault="00A05494" w:rsidP="007F6AFB">
            <w:pPr>
              <w:spacing w:after="202"/>
              <w:contextualSpacing/>
              <w:jc w:val="center"/>
              <w:rPr>
                <w:highlight w:val="yellow"/>
              </w:rPr>
            </w:pPr>
            <m:oMathPara>
              <m:oMath>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r>
                  <w:rPr>
                    <w:rFonts w:ascii="Cambria Math" w:hAnsi="Cambria Math"/>
                    <w:highlight w:val="yellow"/>
                  </w:rPr>
                  <m:t>=f</m:t>
                </m:r>
                <m:d>
                  <m:dPr>
                    <m:ctrlPr>
                      <w:rPr>
                        <w:rFonts w:ascii="Cambria Math" w:hAnsi="Cambria Math"/>
                        <w:i/>
                        <w:highlight w:val="yellow"/>
                      </w:rPr>
                    </m:ctrlPr>
                  </m:dPr>
                  <m:e>
                    <m:r>
                      <w:del w:id="63" w:author="Jonathan Levine" w:date="2018-11-05T11:50:00Z">
                        <w:rPr>
                          <w:rFonts w:ascii="Cambria Math" w:hAnsi="Cambria Math"/>
                          <w:highlight w:val="yellow"/>
                        </w:rPr>
                        <m:t>C,</m:t>
                      </w:del>
                    </m:r>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r>
                      <w:ins w:id="64" w:author="Jonathan Levine" w:date="2018-11-05T11:50:00Z">
                        <w:rPr>
                          <w:rFonts w:ascii="Cambria Math" w:hAnsi="Cambria Math"/>
                          <w:highlight w:val="yellow"/>
                        </w:rPr>
                        <m:t>,</m:t>
                      </w:ins>
                    </m:r>
                    <w:commentRangeStart w:id="65"/>
                    <m:sSub>
                      <m:sSubPr>
                        <m:ctrlPr>
                          <w:ins w:id="66" w:author="Jonathan Levine" w:date="2018-11-05T11:51:00Z">
                            <w:rPr>
                              <w:rFonts w:ascii="Cambria Math" w:hAnsi="Cambria Math"/>
                              <w:i/>
                            </w:rPr>
                          </w:ins>
                        </m:ctrlPr>
                      </m:sSubPr>
                      <m:e>
                        <m:r>
                          <w:ins w:id="67" w:author="Jonathan Levine" w:date="2018-11-05T11:51:00Z">
                            <w:rPr>
                              <w:rFonts w:ascii="Cambria Math" w:hAnsi="Cambria Math"/>
                              <w:highlight w:val="yellow"/>
                            </w:rPr>
                            <m:t>C</m:t>
                          </w:ins>
                        </m:r>
                      </m:e>
                      <m:sub>
                        <m:r>
                          <w:ins w:id="68" w:author="Jonathan Levine" w:date="2018-11-05T11:51:00Z">
                            <w:rPr>
                              <w:rFonts w:ascii="Cambria Math" w:hAnsi="Cambria Math"/>
                            </w:rPr>
                            <m:t>i</m:t>
                          </w:ins>
                        </m:r>
                      </m:sub>
                    </m:sSub>
                    <w:commentRangeEnd w:id="65"/>
                    <m:r>
                      <w:ins w:id="69" w:author="Jonathan Levine" w:date="2018-11-05T11:53:00Z">
                        <m:rPr>
                          <m:sty m:val="p"/>
                        </m:rPr>
                        <w:rPr>
                          <w:rStyle w:val="CommentReference"/>
                        </w:rPr>
                        <w:commentReference w:id="65"/>
                      </w:ins>
                    </m:r>
                  </m:e>
                </m:d>
                <m:r>
                  <w:rPr>
                    <w:rFonts w:ascii="Cambria Math" w:hAnsi="Cambria Math"/>
                    <w:highlight w:val="yellow"/>
                  </w:rPr>
                  <m:t>,</m:t>
                </m:r>
              </m:oMath>
            </m:oMathPara>
          </w:p>
        </w:tc>
        <w:tc>
          <w:tcPr>
            <w:tcW w:w="738" w:type="dxa"/>
            <w:vAlign w:val="center"/>
          </w:tcPr>
          <w:p w14:paraId="01E3A228" w14:textId="3811BFCD" w:rsidR="00181318" w:rsidRPr="007848CB" w:rsidRDefault="00181318" w:rsidP="00181318">
            <w:pPr>
              <w:spacing w:after="202"/>
              <w:ind w:firstLine="0"/>
              <w:contextualSpacing/>
              <w:jc w:val="center"/>
              <w:rPr>
                <w:highlight w:val="yellow"/>
              </w:rPr>
            </w:pPr>
            <w:r w:rsidRPr="007848CB">
              <w:rPr>
                <w:highlight w:val="yellow"/>
              </w:rPr>
              <w:t>(</w:t>
            </w:r>
            <w:r w:rsidR="00AC7C1E" w:rsidRPr="007848CB">
              <w:rPr>
                <w:noProof/>
                <w:highlight w:val="yellow"/>
              </w:rPr>
              <w:fldChar w:fldCharType="begin"/>
            </w:r>
            <w:r w:rsidR="00AC7C1E" w:rsidRPr="007848CB">
              <w:rPr>
                <w:noProof/>
                <w:highlight w:val="yellow"/>
              </w:rPr>
              <w:instrText xml:space="preserve"> SEQ eq \* MERGEFORMAT </w:instrText>
            </w:r>
            <w:r w:rsidR="00AC7C1E" w:rsidRPr="007848CB">
              <w:rPr>
                <w:noProof/>
                <w:highlight w:val="yellow"/>
              </w:rPr>
              <w:fldChar w:fldCharType="separate"/>
            </w:r>
            <w:r w:rsidR="00BC59FC">
              <w:rPr>
                <w:noProof/>
                <w:highlight w:val="yellow"/>
              </w:rPr>
              <w:t>1</w:t>
            </w:r>
            <w:r w:rsidR="00AC7C1E" w:rsidRPr="007848CB">
              <w:rPr>
                <w:noProof/>
                <w:highlight w:val="yellow"/>
              </w:rPr>
              <w:fldChar w:fldCharType="end"/>
            </w:r>
            <w:r w:rsidRPr="007848CB">
              <w:rPr>
                <w:highlight w:val="yellow"/>
              </w:rPr>
              <w:t>)</w:t>
            </w:r>
          </w:p>
        </w:tc>
      </w:tr>
    </w:tbl>
    <w:p w14:paraId="5565AAC2" w14:textId="22A32FA7" w:rsidR="00C97E84" w:rsidRPr="007848CB" w:rsidRDefault="00390672" w:rsidP="00996637">
      <w:pPr>
        <w:spacing w:after="202"/>
        <w:ind w:firstLine="0"/>
        <w:contextualSpacing/>
        <w:rPr>
          <w:highlight w:val="yellow"/>
        </w:rPr>
      </w:pPr>
      <w:r w:rsidRPr="007848CB">
        <w:rPr>
          <w:highlight w:val="yellow"/>
        </w:rPr>
        <w:t xml:space="preserve">where </w:t>
      </w:r>
      <m:oMath>
        <m:f>
          <m:fPr>
            <m:ctrlPr>
              <w:rPr>
                <w:rFonts w:ascii="Cambria Math" w:hAnsi="Cambria Math"/>
                <w:i/>
                <w:highlight w:val="yellow"/>
              </w:rPr>
            </m:ctrlPr>
          </m:fPr>
          <m:num>
            <m:sSub>
              <m:sSubPr>
                <m:ctrlPr>
                  <w:rPr>
                    <w:rFonts w:ascii="Cambria Math" w:hAnsi="Cambria Math"/>
                    <w:highlight w:val="yellow"/>
                  </w:rPr>
                </m:ctrlPr>
              </m:sSubPr>
              <m:e>
                <m:r>
                  <w:rPr>
                    <w:rFonts w:ascii="Cambria Math" w:hAnsi="Cambria Math"/>
                    <w:highlight w:val="yellow"/>
                  </w:rPr>
                  <m:t>n</m:t>
                </m:r>
                <m:ctrlPr>
                  <w:rPr>
                    <w:rFonts w:ascii="Cambria Math" w:hAnsi="Cambria Math"/>
                    <w:i/>
                    <w:highlight w:val="yellow"/>
                  </w:rPr>
                </m:ctrlP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oMath>
      <w:r w:rsidR="005B5848" w:rsidRPr="007848CB">
        <w:rPr>
          <w:highlight w:val="yellow"/>
        </w:rPr>
        <w:t xml:space="preserve"> on the left</w:t>
      </w:r>
      <w:r w:rsidR="00A901E6" w:rsidRPr="007848CB">
        <w:rPr>
          <w:highlight w:val="yellow"/>
        </w:rPr>
        <w:t>-</w:t>
      </w:r>
      <w:r w:rsidR="005B5848" w:rsidRPr="007848CB">
        <w:rPr>
          <w:highlight w:val="yellow"/>
        </w:rPr>
        <w:t xml:space="preserve">hand side is the per capita growth rate of species </w:t>
      </w:r>
      <m:oMath>
        <m:r>
          <w:rPr>
            <w:rFonts w:ascii="Cambria Math" w:hAnsi="Cambria Math"/>
            <w:highlight w:val="yellow"/>
          </w:rPr>
          <m:t>i</m:t>
        </m:r>
      </m:oMath>
      <w:r w:rsidRPr="007848CB">
        <w:rPr>
          <w:highlight w:val="yellow"/>
        </w:rPr>
        <w:t xml:space="preserve"> at time </w:t>
      </w:r>
      <m:oMath>
        <m:r>
          <w:rPr>
            <w:rFonts w:ascii="Cambria Math" w:hAnsi="Cambria Math"/>
            <w:highlight w:val="yellow"/>
          </w:rPr>
          <m:t>t</m:t>
        </m:r>
      </m:oMath>
      <w:r w:rsidRPr="007848CB">
        <w:rPr>
          <w:highlight w:val="yellow"/>
        </w:rPr>
        <w:t xml:space="preserve">, </w:t>
      </w:r>
      <m:oMath>
        <m:sSub>
          <m:sSubPr>
            <m:ctrlPr>
              <w:rPr>
                <w:rFonts w:ascii="Cambria Math" w:hAnsi="Cambria Math"/>
                <w:i/>
                <w:highlight w:val="yellow"/>
              </w:rPr>
            </m:ctrlPr>
          </m:sSubPr>
          <m:e>
            <m:r>
              <w:rPr>
                <w:rFonts w:ascii="Cambria Math" w:hAnsi="Cambria Math"/>
                <w:highlight w:val="yellow"/>
              </w:rPr>
              <m:t>λ</m:t>
            </m:r>
            <m:ctrlPr>
              <w:rPr>
                <w:rFonts w:ascii="Cambria Math" w:hAnsi="Cambria Math"/>
                <w:highlight w:val="yellow"/>
              </w:rPr>
            </m:ctrlPr>
          </m:e>
          <m:sub>
            <m:r>
              <w:rPr>
                <w:rFonts w:ascii="Cambria Math" w:hAnsi="Cambria Math"/>
                <w:highlight w:val="yellow"/>
              </w:rPr>
              <m:t>i</m:t>
            </m:r>
          </m:sub>
        </m:sSub>
      </m:oMath>
      <w:r w:rsidR="00CE2561" w:rsidRPr="007848CB">
        <w:rPr>
          <w:highlight w:val="yellow"/>
        </w:rPr>
        <w:t xml:space="preserve">, is </w:t>
      </w:r>
      <w:r w:rsidR="00C0352C" w:rsidRPr="007848CB">
        <w:rPr>
          <w:highlight w:val="yellow"/>
        </w:rPr>
        <w:t>a species specific parameter defining the</w:t>
      </w:r>
      <w:r w:rsidR="00CE2561" w:rsidRPr="007848CB">
        <w:rPr>
          <w:highlight w:val="yellow"/>
        </w:rPr>
        <w:t xml:space="preserve"> average per capita</w:t>
      </w:r>
      <w:r w:rsidR="00C0352C" w:rsidRPr="007848CB">
        <w:rPr>
          <w:highlight w:val="yellow"/>
        </w:rPr>
        <w:t xml:space="preserve"> population growth rate</w:t>
      </w:r>
      <w:r w:rsidR="00CE2561" w:rsidRPr="007848CB">
        <w:rPr>
          <w:highlight w:val="yellow"/>
        </w:rPr>
        <w:t xml:space="preserve"> in the absence of competitors, </w:t>
      </w:r>
      <w:ins w:id="70" w:author="Jonathan Levine" w:date="2018-11-05T11:50:00Z">
        <w:r w:rsidR="007F6AFB">
          <w:rPr>
            <w:highlight w:val="yellow"/>
          </w:rPr>
          <w:t xml:space="preserve">and </w:t>
        </w:r>
      </w:ins>
      <w:r w:rsidR="00C0352C" w:rsidRPr="007848CB">
        <w:rPr>
          <w:highlight w:val="yellow"/>
        </w:rPr>
        <w:t xml:space="preserve">the function </w:t>
      </w:r>
      <m:oMath>
        <m:r>
          <w:rPr>
            <w:rFonts w:ascii="Cambria Math" w:hAnsi="Cambria Math"/>
            <w:highlight w:val="yellow"/>
          </w:rPr>
          <m:t>f</m:t>
        </m:r>
      </m:oMath>
      <w:r w:rsidR="00CE2561" w:rsidRPr="007848CB">
        <w:rPr>
          <w:highlight w:val="yellow"/>
        </w:rPr>
        <w:t xml:space="preserve"> </w:t>
      </w:r>
      <w:r w:rsidR="00C0352C" w:rsidRPr="007848CB">
        <w:rPr>
          <w:highlight w:val="yellow"/>
        </w:rPr>
        <w:t xml:space="preserve">gives the </w:t>
      </w:r>
      <w:del w:id="71" w:author="Jonathan Levine" w:date="2018-11-05T11:49:00Z">
        <w:r w:rsidR="00C0352C" w:rsidRPr="007848CB" w:rsidDel="0039661F">
          <w:rPr>
            <w:highlight w:val="yellow"/>
          </w:rPr>
          <w:delText xml:space="preserve">effective </w:delText>
        </w:r>
      </w:del>
      <w:ins w:id="72" w:author="Jonathan Levine" w:date="2018-11-05T11:49:00Z">
        <w:r w:rsidR="0039661F">
          <w:rPr>
            <w:highlight w:val="yellow"/>
          </w:rPr>
          <w:t xml:space="preserve">competitor-influenced </w:t>
        </w:r>
      </w:ins>
      <w:r w:rsidR="00C0352C" w:rsidRPr="007848CB">
        <w:rPr>
          <w:highlight w:val="yellow"/>
        </w:rPr>
        <w:t xml:space="preserve">per capita population growth rate as a function of </w:t>
      </w:r>
      <w:r w:rsidR="00A650E9" w:rsidRPr="007848CB">
        <w:rPr>
          <w:highlight w:val="yellow"/>
        </w:rPr>
        <w:t xml:space="preserve">total </w:t>
      </w:r>
      <w:r w:rsidR="00C0352C" w:rsidRPr="007848CB">
        <w:rPr>
          <w:highlight w:val="yellow"/>
        </w:rPr>
        <w:t>competition</w:t>
      </w:r>
      <w:ins w:id="73" w:author="Jonathan Levine" w:date="2018-11-05T11:52:00Z">
        <w:r w:rsidR="00737633">
          <w:rPr>
            <w:highlight w:val="yellow"/>
          </w:rPr>
          <w:t xml:space="preserve"> </w:t>
        </w:r>
      </w:ins>
      <w:del w:id="74" w:author="Jonathan Levine" w:date="2018-11-05T11:52:00Z">
        <w:r w:rsidR="00AA4CCD" w:rsidRPr="007848CB" w:rsidDel="00737633">
          <w:rPr>
            <w:highlight w:val="yellow"/>
          </w:rPr>
          <w:delText xml:space="preserve"> </w:delText>
        </w:r>
        <m:oMath>
          <m:r>
            <w:rPr>
              <w:rFonts w:ascii="Cambria Math" w:hAnsi="Cambria Math"/>
              <w:highlight w:val="yellow"/>
            </w:rPr>
            <m:t>C</m:t>
          </m:r>
        </m:oMath>
      </w:del>
      <m:oMath>
        <m:sSub>
          <m:sSubPr>
            <m:ctrlPr>
              <w:ins w:id="75" w:author="Jonathan Levine" w:date="2018-11-05T11:52:00Z">
                <w:rPr>
                  <w:rFonts w:ascii="Cambria Math" w:hAnsi="Cambria Math"/>
                  <w:i/>
                </w:rPr>
              </w:ins>
            </m:ctrlPr>
          </m:sSubPr>
          <m:e>
            <m:r>
              <w:ins w:id="76" w:author="Jonathan Levine" w:date="2018-11-05T11:52:00Z">
                <w:rPr>
                  <w:rFonts w:ascii="Cambria Math" w:hAnsi="Cambria Math"/>
                  <w:highlight w:val="yellow"/>
                </w:rPr>
                <m:t>C</m:t>
              </w:ins>
            </m:r>
          </m:e>
          <m:sub>
            <m:r>
              <w:ins w:id="77" w:author="Jonathan Levine" w:date="2018-11-05T11:52:00Z">
                <w:rPr>
                  <w:rFonts w:ascii="Cambria Math" w:hAnsi="Cambria Math"/>
                </w:rPr>
                <m:t>i</m:t>
              </w:ins>
            </m:r>
          </m:sub>
        </m:sSub>
      </m:oMath>
      <w:r w:rsidR="00AA4CCD" w:rsidRPr="007848CB">
        <w:rPr>
          <w:highlight w:val="yellow"/>
        </w:rPr>
        <w:t>, which determined by the density of all competitors in the community. While</w:t>
      </w:r>
      <w:r w:rsidR="00DB13F4" w:rsidRPr="007848CB">
        <w:rPr>
          <w:highlight w:val="yellow"/>
        </w:rPr>
        <w:t xml:space="preserve"> </w:t>
      </w:r>
      <m:oMath>
        <m:r>
          <w:del w:id="78" w:author="Jonathan Levine" w:date="2018-11-05T11:52:00Z">
            <w:rPr>
              <w:rFonts w:ascii="Cambria Math" w:hAnsi="Cambria Math"/>
              <w:highlight w:val="yellow"/>
            </w:rPr>
            <m:t>C</m:t>
          </w:del>
        </m:r>
      </m:oMath>
      <w:del w:id="79" w:author="Jonathan Levine" w:date="2018-11-05T11:52:00Z">
        <w:r w:rsidR="00AA4CCD" w:rsidRPr="007848CB" w:rsidDel="00737633">
          <w:rPr>
            <w:highlight w:val="yellow"/>
          </w:rPr>
          <w:delText xml:space="preserve"> </w:delText>
        </w:r>
      </w:del>
      <m:oMath>
        <m:sSub>
          <m:sSubPr>
            <m:ctrlPr>
              <w:ins w:id="80" w:author="Jonathan Levine" w:date="2018-11-05T11:52:00Z">
                <w:rPr>
                  <w:rFonts w:ascii="Cambria Math" w:hAnsi="Cambria Math"/>
                  <w:i/>
                </w:rPr>
              </w:ins>
            </m:ctrlPr>
          </m:sSubPr>
          <m:e>
            <m:r>
              <w:ins w:id="81" w:author="Jonathan Levine" w:date="2018-11-05T11:52:00Z">
                <w:rPr>
                  <w:rFonts w:ascii="Cambria Math" w:hAnsi="Cambria Math"/>
                  <w:highlight w:val="yellow"/>
                </w:rPr>
                <m:t>C</m:t>
              </w:ins>
            </m:r>
          </m:e>
          <m:sub>
            <m:r>
              <w:ins w:id="82" w:author="Jonathan Levine" w:date="2018-11-05T11:52:00Z">
                <w:rPr>
                  <w:rFonts w:ascii="Cambria Math" w:hAnsi="Cambria Math"/>
                </w:rPr>
                <m:t>i</m:t>
              </w:ins>
            </m:r>
          </m:sub>
        </m:sSub>
      </m:oMath>
      <w:ins w:id="83" w:author="Jonathan Levine" w:date="2018-11-05T11:52:00Z">
        <w:r w:rsidR="00737633">
          <w:t xml:space="preserve"> </w:t>
        </w:r>
      </w:ins>
      <w:r w:rsidR="00AA4CCD" w:rsidRPr="007848CB">
        <w:rPr>
          <w:highlight w:val="yellow"/>
        </w:rPr>
        <w:t xml:space="preserve">is technically dependent on </w:t>
      </w:r>
      <m:oMath>
        <m:r>
          <w:rPr>
            <w:rFonts w:ascii="Cambria Math" w:hAnsi="Cambria Math"/>
            <w:highlight w:val="yellow"/>
          </w:rPr>
          <m:t>f</m:t>
        </m:r>
      </m:oMath>
      <w:r w:rsidR="00996637" w:rsidRPr="007848CB">
        <w:rPr>
          <w:highlight w:val="yellow"/>
        </w:rPr>
        <w:t>—</w:t>
      </w:r>
      <w:r w:rsidR="00AA4CCD" w:rsidRPr="007848CB">
        <w:rPr>
          <w:highlight w:val="yellow"/>
        </w:rPr>
        <w:t xml:space="preserve">it </w:t>
      </w:r>
      <w:r w:rsidR="00AA4CCD" w:rsidRPr="007848CB">
        <w:rPr>
          <w:highlight w:val="yellow"/>
        </w:rPr>
        <w:lastRenderedPageBreak/>
        <w:t>cannot be measured without specifying some function for per capita growth rate</w:t>
      </w:r>
      <w:r w:rsidR="002D52ED" w:rsidRPr="007848CB">
        <w:rPr>
          <w:highlight w:val="yellow"/>
        </w:rPr>
        <w:t xml:space="preserve">—we </w:t>
      </w:r>
      <w:r w:rsidR="00996637" w:rsidRPr="007848CB">
        <w:rPr>
          <w:highlight w:val="yellow"/>
        </w:rPr>
        <w:t xml:space="preserve">believe that </w:t>
      </w:r>
      <w:r w:rsidR="00D35DB1" w:rsidRPr="007848CB">
        <w:rPr>
          <w:highlight w:val="yellow"/>
        </w:rPr>
        <w:t xml:space="preserve">separating </w:t>
      </w:r>
      <w:r w:rsidR="00996637" w:rsidRPr="007848CB">
        <w:rPr>
          <w:highlight w:val="yellow"/>
        </w:rPr>
        <w:t xml:space="preserve">the two </w:t>
      </w:r>
      <w:r w:rsidR="00CE2561" w:rsidRPr="007848CB">
        <w:rPr>
          <w:highlight w:val="yellow"/>
        </w:rPr>
        <w:t>is</w:t>
      </w:r>
      <w:r w:rsidR="00B454D3" w:rsidRPr="007848CB">
        <w:rPr>
          <w:highlight w:val="yellow"/>
        </w:rPr>
        <w:t xml:space="preserve"> </w:t>
      </w:r>
      <w:ins w:id="84" w:author="Jonathan Levine" w:date="2018-11-05T11:52:00Z">
        <w:r w:rsidR="00737633">
          <w:rPr>
            <w:highlight w:val="yellow"/>
          </w:rPr>
          <w:t xml:space="preserve">heuristically </w:t>
        </w:r>
      </w:ins>
      <w:r w:rsidR="00B454D3" w:rsidRPr="007848CB">
        <w:rPr>
          <w:highlight w:val="yellow"/>
        </w:rPr>
        <w:t xml:space="preserve">valuable as a way to </w:t>
      </w:r>
      <w:r w:rsidR="00CE2561" w:rsidRPr="007848CB">
        <w:rPr>
          <w:highlight w:val="yellow"/>
        </w:rPr>
        <w:t>differentiat</w:t>
      </w:r>
      <w:r w:rsidR="00B454D3" w:rsidRPr="007848CB">
        <w:rPr>
          <w:highlight w:val="yellow"/>
        </w:rPr>
        <w:t>e</w:t>
      </w:r>
      <w:r w:rsidR="00CE2561" w:rsidRPr="007848CB">
        <w:rPr>
          <w:highlight w:val="yellow"/>
        </w:rPr>
        <w:t xml:space="preserve"> non-linear demographic responses </w:t>
      </w:r>
      <w:r w:rsidR="00B454D3" w:rsidRPr="007848CB">
        <w:rPr>
          <w:highlight w:val="yellow"/>
        </w:rPr>
        <w:t>from HOIs</w:t>
      </w:r>
      <w:r w:rsidR="00C8213B" w:rsidRPr="007848CB">
        <w:rPr>
          <w:highlight w:val="yellow"/>
        </w:rPr>
        <w:t xml:space="preserve">.  </w:t>
      </w:r>
      <w:r w:rsidR="00C97E84" w:rsidRPr="007848CB">
        <w:rPr>
          <w:highlight w:val="yellow"/>
        </w:rPr>
        <w:t xml:space="preserve">For instance, in </w:t>
      </w:r>
      <w:r w:rsidR="00C8213B" w:rsidRPr="007848CB">
        <w:rPr>
          <w:highlight w:val="yellow"/>
        </w:rPr>
        <w:t xml:space="preserve">the </w:t>
      </w:r>
      <w:r w:rsidR="00CE2561" w:rsidRPr="007848CB">
        <w:rPr>
          <w:highlight w:val="yellow"/>
        </w:rPr>
        <w:t xml:space="preserve">most widely used </w:t>
      </w:r>
      <w:r w:rsidR="00C8213B" w:rsidRPr="007848CB">
        <w:rPr>
          <w:highlight w:val="yellow"/>
        </w:rPr>
        <w:t xml:space="preserve">models </w:t>
      </w:r>
      <w:r w:rsidR="007D671F" w:rsidRPr="007848CB">
        <w:rPr>
          <w:highlight w:val="yellow"/>
        </w:rPr>
        <w:t>for</w:t>
      </w:r>
      <w:r w:rsidR="00C97E84" w:rsidRPr="007848CB">
        <w:rPr>
          <w:highlight w:val="yellow"/>
        </w:rPr>
        <w:t xml:space="preserve"> </w:t>
      </w:r>
      <w:r w:rsidR="007D671F" w:rsidRPr="007848CB">
        <w:rPr>
          <w:highlight w:val="yellow"/>
        </w:rPr>
        <w:t>density dependent population</w:t>
      </w:r>
      <w:r w:rsidR="00C97E84" w:rsidRPr="007848CB">
        <w:rPr>
          <w:highlight w:val="yellow"/>
        </w:rPr>
        <w:t xml:space="preserve"> growth</w:t>
      </w:r>
      <w:r w:rsidR="00C8213B" w:rsidRPr="007848CB">
        <w:rPr>
          <w:highlight w:val="yellow"/>
        </w:rPr>
        <w:t xml:space="preserve"> </w:t>
      </w:r>
      <m:oMath>
        <m:r>
          <w:rPr>
            <w:rFonts w:ascii="Cambria Math" w:hAnsi="Cambria Math"/>
            <w:highlight w:val="yellow"/>
          </w:rPr>
          <m:t>f</m:t>
        </m:r>
      </m:oMath>
      <w:r w:rsidR="00C8213B" w:rsidRPr="007848CB">
        <w:rPr>
          <w:highlight w:val="yellow"/>
        </w:rPr>
        <w:t xml:space="preserve"> is non-linear</w:t>
      </w:r>
      <w:r w:rsidR="00C97E84" w:rsidRPr="007848CB">
        <w:rPr>
          <w:highlight w:val="yellow"/>
        </w:rPr>
        <w:t>:</w:t>
      </w:r>
      <w:r w:rsidR="00C8213B" w:rsidRPr="007848CB">
        <w:rPr>
          <w:highlight w:val="yellow"/>
        </w:rPr>
        <w:t xml:space="preserve"> in the </w:t>
      </w:r>
      <w:r w:rsidR="00996637" w:rsidRPr="007848CB">
        <w:rPr>
          <w:highlight w:val="yellow"/>
        </w:rPr>
        <w:t>R</w:t>
      </w:r>
      <w:r w:rsidR="00C8213B" w:rsidRPr="007848CB">
        <w:rPr>
          <w:highlight w:val="yellow"/>
        </w:rPr>
        <w:t xml:space="preserve">icker model </w:t>
      </w:r>
      <m:oMath>
        <m:r>
          <w:rPr>
            <w:rFonts w:ascii="Cambria Math" w:hAnsi="Cambria Math"/>
            <w:highlight w:val="yellow"/>
          </w:rPr>
          <m:t xml:space="preserve">f=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m:t>
            </m:r>
            <m:sSub>
              <m:sSubPr>
                <m:ctrlPr>
                  <w:ins w:id="85" w:author="Jonathan Levine" w:date="2018-11-05T11:53:00Z">
                    <w:rPr>
                      <w:rFonts w:ascii="Cambria Math" w:hAnsi="Cambria Math"/>
                      <w:i/>
                    </w:rPr>
                  </w:ins>
                </m:ctrlPr>
              </m:sSubPr>
              <m:e>
                <m:r>
                  <w:ins w:id="86" w:author="Jonathan Levine" w:date="2018-11-05T11:53:00Z">
                    <w:rPr>
                      <w:rFonts w:ascii="Cambria Math" w:hAnsi="Cambria Math"/>
                      <w:highlight w:val="yellow"/>
                    </w:rPr>
                    <m:t>C</m:t>
                  </w:ins>
                </m:r>
              </m:e>
              <m:sub>
                <m:r>
                  <w:ins w:id="87" w:author="Jonathan Levine" w:date="2018-11-05T11:53:00Z">
                    <w:rPr>
                      <w:rFonts w:ascii="Cambria Math" w:hAnsi="Cambria Math"/>
                    </w:rPr>
                    <m:t>i</m:t>
                  </w:ins>
                </m:r>
              </m:sub>
            </m:sSub>
            <m:r>
              <w:del w:id="88" w:author="Jonathan Levine" w:date="2018-11-05T11:53:00Z">
                <w:rPr>
                  <w:rFonts w:ascii="Cambria Math" w:hAnsi="Cambria Math"/>
                  <w:highlight w:val="yellow"/>
                </w:rPr>
                <m:t>C</m:t>
              </w:del>
            </m:r>
          </m:sup>
        </m:sSup>
      </m:oMath>
      <w:r w:rsidR="00996637" w:rsidRPr="007848CB">
        <w:rPr>
          <w:highlight w:val="yellow"/>
        </w:rPr>
        <w:t xml:space="preserve">, whereas in the Beverton-Holt </w:t>
      </w:r>
      <w:r w:rsidR="006E3B83" w:rsidRPr="007848CB">
        <w:rPr>
          <w:highlight w:val="yellow"/>
        </w:rPr>
        <w:t xml:space="preserve">or Hassel </w:t>
      </w:r>
      <w:r w:rsidR="00996637" w:rsidRPr="007848CB">
        <w:rPr>
          <w:highlight w:val="yellow"/>
        </w:rPr>
        <w:t xml:space="preserve">model </w:t>
      </w:r>
      <m:oMath>
        <m:r>
          <w:rPr>
            <w:rFonts w:ascii="Cambria Math" w:hAnsi="Cambria Math"/>
            <w:highlight w:val="yellow"/>
          </w:rPr>
          <m:t>f=</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1+</m:t>
                </m:r>
                <m:sSub>
                  <m:sSubPr>
                    <m:ctrlPr>
                      <w:ins w:id="89" w:author="Jonathan Levine" w:date="2018-11-05T11:53:00Z">
                        <w:rPr>
                          <w:rFonts w:ascii="Cambria Math" w:hAnsi="Cambria Math"/>
                          <w:i/>
                        </w:rPr>
                      </w:ins>
                    </m:ctrlPr>
                  </m:sSubPr>
                  <m:e>
                    <m:r>
                      <w:ins w:id="90" w:author="Jonathan Levine" w:date="2018-11-05T11:53:00Z">
                        <w:rPr>
                          <w:rFonts w:ascii="Cambria Math" w:hAnsi="Cambria Math"/>
                          <w:highlight w:val="yellow"/>
                        </w:rPr>
                        <m:t>C</m:t>
                      </w:ins>
                    </m:r>
                  </m:e>
                  <m:sub>
                    <m:r>
                      <w:ins w:id="91" w:author="Jonathan Levine" w:date="2018-11-05T11:53:00Z">
                        <w:rPr>
                          <w:rFonts w:ascii="Cambria Math" w:hAnsi="Cambria Math"/>
                        </w:rPr>
                        <m:t>i</m:t>
                      </w:ins>
                    </m:r>
                  </m:sub>
                </m:sSub>
                <m:r>
                  <w:del w:id="92" w:author="Jonathan Levine" w:date="2018-11-05T11:53:00Z">
                    <w:rPr>
                      <w:rFonts w:ascii="Cambria Math" w:hAnsi="Cambria Math"/>
                      <w:highlight w:val="yellow"/>
                    </w:rPr>
                    <m:t>C</m:t>
                  </w:del>
                </m:r>
              </m:e>
            </m:d>
          </m:e>
          <m:sup>
            <m:r>
              <w:rPr>
                <w:rFonts w:ascii="Cambria Math" w:hAnsi="Cambria Math"/>
                <w:highlight w:val="yellow"/>
              </w:rPr>
              <m:t>-1</m:t>
            </m:r>
          </m:sup>
        </m:sSup>
        <m:r>
          <w:rPr>
            <w:rFonts w:ascii="Cambria Math" w:hAnsi="Cambria Math"/>
            <w:highlight w:val="yellow"/>
          </w:rPr>
          <m:t xml:space="preserve">. </m:t>
        </m:r>
      </m:oMath>
      <w:r w:rsidR="00D75239" w:rsidRPr="007848CB">
        <w:rPr>
          <w:highlight w:val="yellow"/>
        </w:rPr>
        <w:t xml:space="preserve"> </w:t>
      </w:r>
    </w:p>
    <w:p w14:paraId="69A69062" w14:textId="7CFC384B" w:rsidR="00DC3BA9" w:rsidDel="00F42797" w:rsidRDefault="00DC3BA9" w:rsidP="00DC3BA9">
      <w:pPr>
        <w:spacing w:after="202"/>
        <w:contextualSpacing/>
        <w:rPr>
          <w:del w:id="93" w:author="Jonathan Levine" w:date="2018-11-05T15:11:00Z"/>
          <w:highlight w:val="yellow"/>
        </w:rPr>
      </w:pPr>
      <w:del w:id="94" w:author="Jonathan Levine" w:date="2018-11-05T15:07:00Z">
        <w:r w:rsidDel="00A03283">
          <w:rPr>
            <w:highlight w:val="yellow"/>
          </w:rPr>
          <w:delText>Our definition of</w:delText>
        </w:r>
      </w:del>
      <w:ins w:id="95" w:author="Jonathan Levine" w:date="2018-11-05T15:07:00Z">
        <w:r w:rsidR="00A03283">
          <w:rPr>
            <w:highlight w:val="yellow"/>
          </w:rPr>
          <w:t>An</w:t>
        </w:r>
      </w:ins>
      <w:r w:rsidR="00C97E84" w:rsidRPr="007848CB">
        <w:rPr>
          <w:highlight w:val="yellow"/>
        </w:rPr>
        <w:t xml:space="preserve"> HOI</w:t>
      </w:r>
      <w:ins w:id="96" w:author="Jonathan Levine" w:date="2018-11-05T15:07:00Z">
        <w:r w:rsidR="00A03283">
          <w:rPr>
            <w:highlight w:val="yellow"/>
          </w:rPr>
          <w:t xml:space="preserve"> occur</w:t>
        </w:r>
      </w:ins>
      <w:r w:rsidR="00C97E84" w:rsidRPr="007848CB">
        <w:rPr>
          <w:highlight w:val="yellow"/>
        </w:rPr>
        <w:t xml:space="preserve">s </w:t>
      </w:r>
      <w:del w:id="97" w:author="Jonathan Levine" w:date="2018-11-05T11:55:00Z">
        <w:r w:rsidR="00C97E84" w:rsidRPr="007848CB" w:rsidDel="00480AFB">
          <w:rPr>
            <w:highlight w:val="yellow"/>
          </w:rPr>
          <w:delText>depends on</w:delText>
        </w:r>
      </w:del>
      <w:ins w:id="98" w:author="Jonathan Levine" w:date="2018-11-05T15:07:00Z">
        <w:r w:rsidR="00A03283">
          <w:rPr>
            <w:highlight w:val="yellow"/>
          </w:rPr>
          <w:t>whenever</w:t>
        </w:r>
      </w:ins>
      <w:del w:id="99" w:author="Jonathan Levine" w:date="2018-11-05T15:07:00Z">
        <w:r w:rsidR="00C97E84" w:rsidRPr="007848CB" w:rsidDel="00A03283">
          <w:rPr>
            <w:highlight w:val="yellow"/>
          </w:rPr>
          <w:delText xml:space="preserve"> </w:delText>
        </w:r>
        <w:r w:rsidR="002D52ED" w:rsidRPr="007848CB" w:rsidDel="00A03283">
          <w:rPr>
            <w:highlight w:val="yellow"/>
          </w:rPr>
          <w:delText xml:space="preserve">how the quantity </w:delText>
        </w:r>
      </w:del>
      <m:oMath>
        <m:r>
          <w:del w:id="100" w:author="Jonathan Levine" w:date="2018-11-05T11:53:00Z">
            <w:rPr>
              <w:rFonts w:ascii="Cambria Math" w:hAnsi="Cambria Math"/>
              <w:highlight w:val="yellow"/>
            </w:rPr>
            <m:t>C</m:t>
          </w:del>
        </m:r>
      </m:oMath>
      <w:del w:id="101" w:author="Jonathan Levine" w:date="2018-11-05T11:53:00Z">
        <w:r w:rsidR="002D52ED" w:rsidRPr="007848CB" w:rsidDel="003C1A0B">
          <w:rPr>
            <w:highlight w:val="yellow"/>
          </w:rPr>
          <w:delText xml:space="preserve"> </w:delText>
        </w:r>
      </w:del>
      <w:del w:id="102" w:author="Jonathan Levine" w:date="2018-11-05T15:07:00Z">
        <w:r w:rsidR="002D52ED" w:rsidRPr="007848CB" w:rsidDel="00A03283">
          <w:rPr>
            <w:highlight w:val="yellow"/>
          </w:rPr>
          <w:delText>is calculated. If</w:delText>
        </w:r>
      </w:del>
      <w:r w:rsidR="002D52ED" w:rsidRPr="007848CB">
        <w:rPr>
          <w:highlight w:val="yellow"/>
        </w:rPr>
        <w:t xml:space="preserve"> </w:t>
      </w:r>
      <m:oMath>
        <m:r>
          <w:rPr>
            <w:rFonts w:ascii="Cambria Math" w:hAnsi="Cambria Math"/>
            <w:highlight w:val="yellow"/>
          </w:rPr>
          <m:t>C</m:t>
        </m:r>
      </m:oMath>
      <w:r w:rsidR="002D52ED" w:rsidRPr="007848CB">
        <w:rPr>
          <w:highlight w:val="yellow"/>
        </w:rPr>
        <w:t xml:space="preserve"> can</w:t>
      </w:r>
      <w:ins w:id="103" w:author="Jonathan Levine" w:date="2018-11-05T15:07:00Z">
        <w:r w:rsidR="00A03283">
          <w:rPr>
            <w:highlight w:val="yellow"/>
          </w:rPr>
          <w:t>not</w:t>
        </w:r>
      </w:ins>
      <w:r w:rsidR="002D52ED" w:rsidRPr="007848CB">
        <w:rPr>
          <w:highlight w:val="yellow"/>
        </w:rPr>
        <w:t xml:space="preserve"> be expressed as a sum of individual species effects</w:t>
      </w:r>
      <w:del w:id="104" w:author="Jonathan Levine" w:date="2018-11-05T15:08:00Z">
        <w:r w:rsidR="002D52ED" w:rsidRPr="007848CB" w:rsidDel="00B9028D">
          <w:rPr>
            <w:highlight w:val="yellow"/>
          </w:rPr>
          <w:delText>, then there are no HOIs in the community</w:delText>
        </w:r>
      </w:del>
      <w:r w:rsidR="00C97E84" w:rsidRPr="007848CB">
        <w:rPr>
          <w:highlight w:val="yellow"/>
        </w:rPr>
        <w:t xml:space="preserve">. </w:t>
      </w:r>
      <w:r w:rsidRPr="00D06643">
        <w:rPr>
          <w:highlight w:val="yellow"/>
        </w:rPr>
        <w:t>M</w:t>
      </w:r>
      <w:r>
        <w:rPr>
          <w:highlight w:val="yellow"/>
        </w:rPr>
        <w:t xml:space="preserve">athematically this means that </w:t>
      </w:r>
      <m:oMath>
        <m:r>
          <w:rPr>
            <w:rFonts w:ascii="Cambria Math" w:hAnsi="Cambria Math"/>
            <w:highlight w:val="yellow"/>
          </w:rPr>
          <m:t>C</m:t>
        </m:r>
        <m:r>
          <w:ins w:id="105" w:author="Jonathan Levine" w:date="2018-11-05T15:08:00Z">
            <w:rPr>
              <w:rFonts w:ascii="Cambria Math" w:hAnsi="Cambria Math"/>
              <w:highlight w:val="yellow"/>
            </w:rPr>
            <m:t>≠</m:t>
          </w:ins>
        </m:r>
        <m:r>
          <w:del w:id="106" w:author="Jonathan Levine" w:date="2018-11-05T15:08:00Z">
            <w:rPr>
              <w:rFonts w:ascii="Cambria Math" w:hAnsi="Cambria Math"/>
              <w:highlight w:val="yellow"/>
            </w:rPr>
            <m:t>=</m:t>
          </w:del>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e>
        </m:nary>
      </m:oMath>
      <w:del w:id="107" w:author="Jonathan Levine" w:date="2018-11-05T15:08:00Z">
        <w:r w:rsidDel="00B9028D">
          <w:rPr>
            <w:highlight w:val="yellow"/>
          </w:rPr>
          <w:delText>,</w:delText>
        </w:r>
      </w:del>
      <w:r>
        <w:rPr>
          <w:highlight w:val="yellow"/>
        </w:rPr>
        <w:t xml:space="preserve"> </w:t>
      </w:r>
      <w:del w:id="108" w:author="Jonathan Levine" w:date="2018-11-05T15:09:00Z">
        <w:r w:rsidDel="00352A94">
          <w:rPr>
            <w:highlight w:val="yellow"/>
          </w:rPr>
          <w:delText xml:space="preserve">with </w:delText>
        </w:r>
      </w:del>
      <w:del w:id="109" w:author="Jonathan Levine" w:date="2018-11-05T15:08:00Z">
        <w:r w:rsidDel="00B9028D">
          <w:rPr>
            <w:highlight w:val="yellow"/>
          </w:rPr>
          <w:delText>no additional terms</w:delText>
        </w:r>
      </w:del>
      <w:ins w:id="110" w:author="Jonathan Levine" w:date="2018-11-05T15:08:00Z">
        <w:r w:rsidR="00B9028D">
          <w:rPr>
            <w:highlight w:val="yellow"/>
          </w:rPr>
          <w:t xml:space="preserve">for any function </w:t>
        </w:r>
      </w:ins>
      <m:oMath>
        <m:r>
          <w:ins w:id="111" w:author="Jonathan Levine" w:date="2018-11-05T15:09:00Z">
            <w:rPr>
              <w:rFonts w:ascii="Cambria Math" w:hAnsi="Cambria Math"/>
              <w:highlight w:val="yellow"/>
            </w:rPr>
            <m:t>g(</m:t>
          </w:ins>
        </m:r>
        <m:sSub>
          <m:sSubPr>
            <m:ctrlPr>
              <w:ins w:id="112" w:author="Jonathan Levine" w:date="2018-11-05T15:09:00Z">
                <w:rPr>
                  <w:rFonts w:ascii="Cambria Math" w:hAnsi="Cambria Math"/>
                  <w:i/>
                  <w:highlight w:val="yellow"/>
                </w:rPr>
              </w:ins>
            </m:ctrlPr>
          </m:sSubPr>
          <m:e>
            <m:r>
              <w:ins w:id="113" w:author="Jonathan Levine" w:date="2018-11-05T15:09:00Z">
                <w:rPr>
                  <w:rFonts w:ascii="Cambria Math" w:hAnsi="Cambria Math"/>
                  <w:highlight w:val="yellow"/>
                </w:rPr>
                <m:t>n</m:t>
              </w:ins>
            </m:r>
          </m:e>
          <m:sub>
            <m:r>
              <w:ins w:id="114" w:author="Jonathan Levine" w:date="2018-11-05T15:09:00Z">
                <w:rPr>
                  <w:rFonts w:ascii="Cambria Math" w:hAnsi="Cambria Math"/>
                  <w:highlight w:val="yellow"/>
                </w:rPr>
                <m:t>j</m:t>
              </w:ins>
            </m:r>
          </m:sub>
        </m:sSub>
        <m:r>
          <w:ins w:id="115" w:author="Jonathan Levine" w:date="2018-11-05T15:09:00Z">
            <w:rPr>
              <w:rFonts w:ascii="Cambria Math" w:hAnsi="Cambria Math"/>
              <w:highlight w:val="yellow"/>
            </w:rPr>
            <m:t>)</m:t>
          </w:ins>
        </m:r>
      </m:oMath>
      <w:ins w:id="116" w:author="Jonathan Levine" w:date="2018-11-05T15:09:00Z">
        <w:r w:rsidR="00B9028D">
          <w:rPr>
            <w:highlight w:val="yellow"/>
          </w:rPr>
          <w:t xml:space="preserve"> </w:t>
        </w:r>
      </w:ins>
      <w:ins w:id="117" w:author="Jonathan Levine" w:date="2018-11-05T15:10:00Z">
        <w:r w:rsidR="00352A94">
          <w:rPr>
            <w:highlight w:val="yellow"/>
          </w:rPr>
          <w:t>of only a single</w:t>
        </w:r>
      </w:ins>
      <w:ins w:id="118" w:author="Jonathan Levine" w:date="2018-11-05T15:09:00Z">
        <w:r w:rsidR="00352A94">
          <w:rPr>
            <w:highlight w:val="yellow"/>
          </w:rPr>
          <w:t xml:space="preserve"> species </w:t>
        </w:r>
        <w:r w:rsidR="00352A94" w:rsidRPr="00352A94">
          <w:rPr>
            <w:i/>
            <w:highlight w:val="yellow"/>
            <w:rPrChange w:id="119" w:author="Jonathan Levine" w:date="2018-11-05T15:09:00Z">
              <w:rPr>
                <w:highlight w:val="yellow"/>
              </w:rPr>
            </w:rPrChange>
          </w:rPr>
          <w:t>j</w:t>
        </w:r>
      </w:ins>
      <w:ins w:id="120" w:author="Jonathan Levine" w:date="2018-11-05T15:10:00Z">
        <w:r w:rsidR="00352A94">
          <w:rPr>
            <w:i/>
            <w:highlight w:val="yellow"/>
          </w:rPr>
          <w:t xml:space="preserve">’s </w:t>
        </w:r>
        <w:r w:rsidR="00352A94" w:rsidRPr="00352A94">
          <w:rPr>
            <w:highlight w:val="yellow"/>
            <w:rPrChange w:id="121" w:author="Jonathan Levine" w:date="2018-11-05T15:10:00Z">
              <w:rPr>
                <w:i/>
                <w:highlight w:val="yellow"/>
              </w:rPr>
            </w:rPrChange>
          </w:rPr>
          <w:t>density</w:t>
        </w:r>
      </w:ins>
      <w:r>
        <w:rPr>
          <w:highlight w:val="yellow"/>
        </w:rPr>
        <w:t xml:space="preserve">. </w:t>
      </w:r>
      <w:ins w:id="122" w:author="Jonathan Levine" w:date="2018-11-05T15:10:00Z">
        <w:r w:rsidR="0089652F">
          <w:rPr>
            <w:highlight w:val="yellow"/>
          </w:rPr>
          <w:t xml:space="preserve">HOIs </w:t>
        </w:r>
      </w:ins>
      <w:ins w:id="123" w:author="Jonathan Levine" w:date="2018-11-05T15:11:00Z">
        <w:r w:rsidR="0089652F">
          <w:rPr>
            <w:highlight w:val="yellow"/>
          </w:rPr>
          <w:t>are therefore a</w:t>
        </w:r>
      </w:ins>
      <w:del w:id="124" w:author="Jonathan Levine" w:date="2018-11-05T15:11:00Z">
        <w:r w:rsidDel="0089652F">
          <w:rPr>
            <w:highlight w:val="yellow"/>
          </w:rPr>
          <w:delText>A</w:delText>
        </w:r>
      </w:del>
      <w:r>
        <w:rPr>
          <w:highlight w:val="yellow"/>
        </w:rPr>
        <w:t xml:space="preserve">ny additional terms in </w:t>
      </w:r>
      <m:oMath>
        <m:r>
          <w:rPr>
            <w:rFonts w:ascii="Cambria Math" w:hAnsi="Cambria Math"/>
            <w:highlight w:val="yellow"/>
          </w:rPr>
          <m:t>C</m:t>
        </m:r>
      </m:oMath>
      <w:r>
        <w:rPr>
          <w:highlight w:val="yellow"/>
        </w:rPr>
        <w:t xml:space="preserve"> that involve more than one species</w:t>
      </w:r>
      <w:ins w:id="125" w:author="Jonathan Levine" w:date="2018-11-05T15:11:00Z">
        <w:r w:rsidR="0089652F">
          <w:rPr>
            <w:highlight w:val="yellow"/>
          </w:rPr>
          <w:t>’</w:t>
        </w:r>
      </w:ins>
      <w:r>
        <w:rPr>
          <w:highlight w:val="yellow"/>
        </w:rPr>
        <w:t xml:space="preserve"> density</w:t>
      </w:r>
      <w:del w:id="126" w:author="Jonathan Levine" w:date="2018-11-05T15:11:00Z">
        <w:r w:rsidDel="0089652F">
          <w:rPr>
            <w:highlight w:val="yellow"/>
          </w:rPr>
          <w:delText xml:space="preserve"> are</w:delText>
        </w:r>
      </w:del>
      <w:del w:id="127" w:author="Jonathan Levine" w:date="2018-11-05T15:10:00Z">
        <w:r w:rsidDel="0089652F">
          <w:rPr>
            <w:highlight w:val="yellow"/>
          </w:rPr>
          <w:delText xml:space="preserve"> HOIs</w:delText>
        </w:r>
      </w:del>
      <w:r>
        <w:rPr>
          <w:highlight w:val="yellow"/>
        </w:rPr>
        <w:t xml:space="preserve">. </w:t>
      </w:r>
    </w:p>
    <w:p w14:paraId="40CA0111" w14:textId="1D694667" w:rsidR="004A7CD3" w:rsidRDefault="0062107B" w:rsidP="00F42797">
      <w:pPr>
        <w:spacing w:after="202"/>
        <w:contextualSpacing/>
      </w:pPr>
      <w:del w:id="128" w:author="Jonathan Levine" w:date="2018-11-05T11:56:00Z">
        <w:r w:rsidRPr="007848CB" w:rsidDel="00EB7ED4">
          <w:rPr>
            <w:highlight w:val="yellow"/>
          </w:rPr>
          <w:delText>For</w:delText>
        </w:r>
        <w:r w:rsidR="00D42B30" w:rsidRPr="007848CB" w:rsidDel="00EB7ED4">
          <w:rPr>
            <w:highlight w:val="yellow"/>
          </w:rPr>
          <w:delText xml:space="preserve"> example</w:delText>
        </w:r>
      </w:del>
      <w:ins w:id="129" w:author="Jonathan Levine" w:date="2018-11-05T11:56:00Z">
        <w:r w:rsidR="00EB7ED4">
          <w:rPr>
            <w:highlight w:val="yellow"/>
          </w:rPr>
          <w:t>Following this definition</w:t>
        </w:r>
      </w:ins>
      <w:r w:rsidRPr="007848CB">
        <w:rPr>
          <w:highlight w:val="yellow"/>
        </w:rPr>
        <w:t xml:space="preserve">, </w:t>
      </w:r>
      <w:r w:rsidR="00D42B30" w:rsidRPr="007848CB">
        <w:rPr>
          <w:highlight w:val="yellow"/>
        </w:rPr>
        <w:t xml:space="preserve">there are no HOIs in the </w:t>
      </w:r>
      <w:r w:rsidR="007D671F" w:rsidRPr="007848CB">
        <w:rPr>
          <w:highlight w:val="yellow"/>
        </w:rPr>
        <w:t xml:space="preserve">standard </w:t>
      </w:r>
      <w:r w:rsidR="00D86346" w:rsidRPr="007848CB">
        <w:rPr>
          <w:highlight w:val="yellow"/>
        </w:rPr>
        <w:t xml:space="preserve">Ricker and </w:t>
      </w:r>
      <w:proofErr w:type="spellStart"/>
      <w:r w:rsidR="00D86346" w:rsidRPr="007848CB">
        <w:rPr>
          <w:highlight w:val="yellow"/>
        </w:rPr>
        <w:t>Beverton</w:t>
      </w:r>
      <w:proofErr w:type="spellEnd"/>
      <w:r w:rsidR="00D86346" w:rsidRPr="007848CB">
        <w:rPr>
          <w:highlight w:val="yellow"/>
        </w:rPr>
        <w:t>-Holt models</w:t>
      </w:r>
      <w:r w:rsidR="00D42B30" w:rsidRPr="007848CB">
        <w:rPr>
          <w:highlight w:val="yellow"/>
        </w:rPr>
        <w:t xml:space="preserve"> </w:t>
      </w:r>
      <w:del w:id="130" w:author="Jonathan Levine" w:date="2018-11-05T15:11:00Z">
        <w:r w:rsidR="00D42B30" w:rsidRPr="007848CB" w:rsidDel="00F42797">
          <w:rPr>
            <w:highlight w:val="yellow"/>
          </w:rPr>
          <w:delText>in which</w:delText>
        </w:r>
      </w:del>
      <w:ins w:id="131" w:author="Jonathan Levine" w:date="2018-11-05T15:11:00Z">
        <w:r w:rsidR="00F42797">
          <w:rPr>
            <w:highlight w:val="yellow"/>
          </w:rPr>
          <w:t xml:space="preserve">because despite the nonlinear effects of </w:t>
        </w:r>
      </w:ins>
      <m:oMath>
        <m:r>
          <w:ins w:id="132" w:author="Jonathan Levine" w:date="2018-11-05T15:12:00Z">
            <w:rPr>
              <w:rFonts w:ascii="Cambria Math" w:hAnsi="Cambria Math"/>
              <w:highlight w:val="yellow"/>
            </w:rPr>
            <m:t>C</m:t>
          </w:ins>
        </m:r>
      </m:oMath>
      <w:ins w:id="133" w:author="Jonathan Levine" w:date="2018-11-05T15:11:00Z">
        <w:r w:rsidR="00F42797">
          <w:rPr>
            <w:highlight w:val="yellow"/>
          </w:rPr>
          <w:t xml:space="preserve"> on per capita growth,</w:t>
        </w:r>
      </w:ins>
      <w:r w:rsidR="00D86346" w:rsidRPr="007848CB">
        <w:rPr>
          <w:highlight w:val="yellow"/>
        </w:rPr>
        <w:t xml:space="preserve"> </w:t>
      </w:r>
      <m:oMath>
        <m:r>
          <w:rPr>
            <w:rFonts w:ascii="Cambria Math" w:hAnsi="Cambria Math"/>
            <w:highlight w:val="yellow"/>
          </w:rPr>
          <m:t>C</m:t>
        </m:r>
      </m:oMath>
      <w:r w:rsidR="002D52ED" w:rsidRPr="007848CB">
        <w:rPr>
          <w:highlight w:val="yellow"/>
        </w:rPr>
        <w:t xml:space="preserve"> is a weighted sum of species densities,</w:t>
      </w:r>
      <w:r w:rsidR="0026092E" w:rsidRPr="007848CB">
        <w:rPr>
          <w:highlight w:val="yellow"/>
        </w:rPr>
        <w:t xml:space="preserve"> </w:t>
      </w:r>
      <m:oMath>
        <m:r>
          <w:rPr>
            <w:rFonts w:ascii="Cambria Math" w:hAnsi="Cambria Math"/>
            <w:highlight w:val="yellow"/>
          </w:rPr>
          <m:t xml:space="preserve">C= </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e>
        </m:nary>
      </m:oMath>
      <w:r w:rsidR="00B454D3" w:rsidRPr="007848CB">
        <w:rPr>
          <w:highlight w:val="yellow"/>
        </w:rPr>
        <w:t xml:space="preserve">, where </w:t>
      </w:r>
      <m:oMath>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oMath>
      <w:r w:rsidR="002D52ED" w:rsidRPr="007848CB">
        <w:rPr>
          <w:highlight w:val="yellow"/>
        </w:rPr>
        <w:t xml:space="preserve"> i</w:t>
      </w:r>
      <w:r w:rsidR="00B454D3" w:rsidRPr="007848CB">
        <w:rPr>
          <w:highlight w:val="yellow"/>
        </w:rPr>
        <w:t xml:space="preserve">s the competitive effect of </w:t>
      </w:r>
      <w:r w:rsidR="002D52ED" w:rsidRPr="007848CB">
        <w:rPr>
          <w:highlight w:val="yellow"/>
        </w:rPr>
        <w:t>each</w:t>
      </w:r>
      <w:r w:rsidR="00525C05" w:rsidRPr="007848CB">
        <w:rPr>
          <w:highlight w:val="yellow"/>
        </w:rPr>
        <w:t xml:space="preserve"> individual of </w:t>
      </w:r>
      <w:r w:rsidR="00B454D3" w:rsidRPr="007848CB">
        <w:rPr>
          <w:highlight w:val="yellow"/>
        </w:rPr>
        <w:t xml:space="preserve">species </w:t>
      </w:r>
      <m:oMath>
        <m:r>
          <w:rPr>
            <w:rFonts w:ascii="Cambria Math" w:hAnsi="Cambria Math"/>
            <w:highlight w:val="yellow"/>
          </w:rPr>
          <m:t>j</m:t>
        </m:r>
      </m:oMath>
      <w:r w:rsidR="00B454D3" w:rsidRPr="007848CB">
        <w:rPr>
          <w:highlight w:val="yellow"/>
        </w:rPr>
        <w:t xml:space="preserve"> on</w:t>
      </w:r>
      <w:r w:rsidR="00525C05" w:rsidRPr="007848CB">
        <w:rPr>
          <w:highlight w:val="yellow"/>
        </w:rPr>
        <w:t xml:space="preserve"> </w:t>
      </w:r>
      <w:r w:rsidR="00B454D3" w:rsidRPr="007848CB">
        <w:rPr>
          <w:highlight w:val="yellow"/>
        </w:rPr>
        <w:t xml:space="preserve">species </w:t>
      </w:r>
      <m:oMath>
        <m:r>
          <w:rPr>
            <w:rFonts w:ascii="Cambria Math" w:hAnsi="Cambria Math"/>
            <w:highlight w:val="yellow"/>
          </w:rPr>
          <m:t>i</m:t>
        </m:r>
      </m:oMath>
      <w:r w:rsidR="00B454D3" w:rsidRPr="007848CB">
        <w:rPr>
          <w:highlight w:val="yellow"/>
        </w:rPr>
        <w:t xml:space="preserve">.  </w:t>
      </w:r>
      <w:del w:id="134" w:author="Jonathan Levine" w:date="2018-11-05T15:12:00Z">
        <w:r w:rsidR="00D42B30" w:rsidRPr="007848CB" w:rsidDel="00B8271F">
          <w:rPr>
            <w:highlight w:val="yellow"/>
          </w:rPr>
          <w:delText>However</w:delText>
        </w:r>
      </w:del>
      <w:ins w:id="135" w:author="Jonathan Levine" w:date="2018-11-05T15:17:00Z">
        <w:r w:rsidR="00AF553E">
          <w:rPr>
            <w:highlight w:val="yellow"/>
          </w:rPr>
          <w:t>In fact, one advantage of</w:t>
        </w:r>
      </w:ins>
      <w:del w:id="136" w:author="Jonathan Levine" w:date="2018-11-05T15:17:00Z">
        <w:r w:rsidR="00D42B30" w:rsidRPr="007848CB" w:rsidDel="00AF553E">
          <w:rPr>
            <w:highlight w:val="yellow"/>
          </w:rPr>
          <w:delText>,</w:delText>
        </w:r>
      </w:del>
      <w:r w:rsidR="00D42B30" w:rsidRPr="007848CB">
        <w:rPr>
          <w:highlight w:val="yellow"/>
        </w:rPr>
        <w:t xml:space="preserve"> our definition of HOIs </w:t>
      </w:r>
      <w:ins w:id="137" w:author="Jonathan Levine" w:date="2018-11-05T15:18:00Z">
        <w:r w:rsidR="00AF553E">
          <w:rPr>
            <w:highlight w:val="yellow"/>
          </w:rPr>
          <w:t xml:space="preserve">over others (e.g. Billick and Case 1994) is that it </w:t>
        </w:r>
      </w:ins>
      <w:r w:rsidR="00D42B30" w:rsidRPr="007848CB">
        <w:rPr>
          <w:highlight w:val="yellow"/>
        </w:rPr>
        <w:t xml:space="preserve">does not require that each species’ </w:t>
      </w:r>
      <w:del w:id="138" w:author="Jonathan Levine" w:date="2018-11-05T15:18:00Z">
        <w:r w:rsidR="00D42B30" w:rsidRPr="007848CB" w:rsidDel="00AC1798">
          <w:rPr>
            <w:highlight w:val="yellow"/>
          </w:rPr>
          <w:delText xml:space="preserve">effect </w:delText>
        </w:r>
      </w:del>
      <w:ins w:id="139" w:author="Jonathan Levine" w:date="2018-11-05T15:18:00Z">
        <w:r w:rsidR="00AC1798">
          <w:rPr>
            <w:highlight w:val="yellow"/>
          </w:rPr>
          <w:t>growth</w:t>
        </w:r>
        <w:r w:rsidR="00AC1798" w:rsidRPr="007848CB">
          <w:rPr>
            <w:highlight w:val="yellow"/>
          </w:rPr>
          <w:t xml:space="preserve"> </w:t>
        </w:r>
      </w:ins>
      <w:r w:rsidR="00D42B30" w:rsidRPr="007848CB">
        <w:rPr>
          <w:highlight w:val="yellow"/>
        </w:rPr>
        <w:t xml:space="preserve">depend linearly on density.  </w:t>
      </w:r>
      <w:r w:rsidR="00993042" w:rsidRPr="007848CB">
        <w:rPr>
          <w:highlight w:val="yellow"/>
        </w:rPr>
        <w:t xml:space="preserve">For example, </w:t>
      </w:r>
      <m:oMath>
        <m:r>
          <w:rPr>
            <w:rFonts w:ascii="Cambria Math" w:hAnsi="Cambria Math"/>
            <w:highlight w:val="yellow"/>
          </w:rPr>
          <m:t>C</m:t>
        </m:r>
      </m:oMath>
      <w:r w:rsidR="00D42B30" w:rsidRPr="007848CB">
        <w:rPr>
          <w:highlight w:val="yellow"/>
        </w:rPr>
        <w:t xml:space="preserve"> could </w:t>
      </w:r>
      <w:r w:rsidR="00993042" w:rsidRPr="007848CB">
        <w:rPr>
          <w:highlight w:val="yellow"/>
        </w:rPr>
        <w:t>be a</w:t>
      </w:r>
      <w:r w:rsidR="00D42B30" w:rsidRPr="007848CB">
        <w:rPr>
          <w:highlight w:val="yellow"/>
        </w:rPr>
        <w:t xml:space="preserve"> sum of</w:t>
      </w:r>
      <w:r w:rsidR="00993042" w:rsidRPr="007848CB">
        <w:rPr>
          <w:highlight w:val="yellow"/>
        </w:rPr>
        <w:t xml:space="preserve"> quadratic function</w:t>
      </w:r>
      <w:r w:rsidR="00D42B30" w:rsidRPr="007848CB">
        <w:rPr>
          <w:highlight w:val="yellow"/>
        </w:rPr>
        <w:t>s</w:t>
      </w:r>
      <w:r w:rsidR="00993042" w:rsidRPr="007848CB">
        <w:rPr>
          <w:highlight w:val="yellow"/>
        </w:rPr>
        <w:t xml:space="preserve"> of </w:t>
      </w:r>
      <w:r w:rsidR="00D42B30" w:rsidRPr="007848CB">
        <w:rPr>
          <w:highlight w:val="yellow"/>
        </w:rPr>
        <w:t xml:space="preserve">each </w:t>
      </w:r>
      <w:r w:rsidR="00993042" w:rsidRPr="007848CB">
        <w:rPr>
          <w:highlight w:val="yellow"/>
        </w:rPr>
        <w:t>species</w:t>
      </w:r>
      <w:r w:rsidR="00D42B30" w:rsidRPr="007848CB">
        <w:rPr>
          <w:highlight w:val="yellow"/>
        </w:rPr>
        <w:t>’</w:t>
      </w:r>
      <w:r w:rsidR="00993042" w:rsidRPr="007848CB">
        <w:rPr>
          <w:highlight w:val="yellow"/>
        </w:rPr>
        <w:t xml:space="preserve"> density:</w:t>
      </w:r>
      <w:r w:rsidR="00D42B30" w:rsidRPr="007848CB">
        <w:rPr>
          <w:highlight w:val="yellow"/>
        </w:rPr>
        <w:t xml:space="preserve"> </w:t>
      </w:r>
      <m:oMath>
        <m:r>
          <w:rPr>
            <w:rFonts w:ascii="Cambria Math" w:hAnsi="Cambria Math"/>
            <w:highlight w:val="yellow"/>
          </w:rPr>
          <m:t>C=</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ij</m:t>
                </m:r>
              </m:sub>
            </m:sSub>
            <m:sSubSup>
              <m:sSubSupPr>
                <m:ctrlPr>
                  <w:rPr>
                    <w:rFonts w:ascii="Cambria Math" w:hAnsi="Cambria Math"/>
                    <w:i/>
                    <w:highlight w:val="yellow"/>
                  </w:rPr>
                </m:ctrlPr>
              </m:sSubSupPr>
              <m:e>
                <m:r>
                  <w:rPr>
                    <w:rFonts w:ascii="Cambria Math" w:hAnsi="Cambria Math"/>
                    <w:highlight w:val="yellow"/>
                  </w:rPr>
                  <m:t>n</m:t>
                </m:r>
              </m:e>
              <m:sub>
                <m:r>
                  <w:rPr>
                    <w:rFonts w:ascii="Cambria Math" w:hAnsi="Cambria Math"/>
                    <w:highlight w:val="yellow"/>
                  </w:rPr>
                  <m:t>j</m:t>
                </m:r>
              </m:sub>
              <m:sup>
                <m:r>
                  <w:rPr>
                    <w:rFonts w:ascii="Cambria Math" w:hAnsi="Cambria Math"/>
                    <w:highlight w:val="yellow"/>
                  </w:rPr>
                  <m:t>2</m:t>
                </m:r>
              </m:sup>
            </m:sSubSup>
            <m:r>
              <w:rPr>
                <w:rFonts w:ascii="Cambria Math" w:hAnsi="Cambria Math"/>
                <w:highlight w:val="yellow"/>
              </w:rPr>
              <m:t>)</m:t>
            </m:r>
          </m:e>
        </m:nary>
      </m:oMath>
      <w:r w:rsidR="00C97E84" w:rsidRPr="007848CB">
        <w:rPr>
          <w:highlight w:val="yellow"/>
        </w:rPr>
        <w:t xml:space="preserve"> </w:t>
      </w:r>
      <w:r w:rsidRPr="007848CB">
        <w:rPr>
          <w:highlight w:val="yellow"/>
        </w:rPr>
        <w:fldChar w:fldCharType="begin"/>
      </w:r>
      <w:r w:rsidRPr="007848CB">
        <w:rPr>
          <w:highlight w:val="yellow"/>
        </w:rPr>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Pr="007848CB">
        <w:rPr>
          <w:highlight w:val="yellow"/>
        </w:rPr>
        <w:fldChar w:fldCharType="separate"/>
      </w:r>
      <w:r w:rsidRPr="007848CB">
        <w:rPr>
          <w:noProof/>
          <w:highlight w:val="yellow"/>
        </w:rPr>
        <w:t>(Mayfield and Stouffer 2017)</w:t>
      </w:r>
      <w:r w:rsidRPr="007848CB">
        <w:rPr>
          <w:highlight w:val="yellow"/>
        </w:rPr>
        <w:fldChar w:fldCharType="end"/>
      </w:r>
      <w:r w:rsidRPr="007848CB">
        <w:rPr>
          <w:highlight w:val="yellow"/>
        </w:rPr>
        <w:t xml:space="preserve">. </w:t>
      </w:r>
      <w:r w:rsidR="00525C05" w:rsidRPr="007848CB">
        <w:rPr>
          <w:highlight w:val="yellow"/>
        </w:rPr>
        <w:t xml:space="preserve">While </w:t>
      </w:r>
      <w:r w:rsidR="00DC3BA9">
        <w:rPr>
          <w:highlight w:val="yellow"/>
        </w:rPr>
        <w:t xml:space="preserve">the effects of density are </w:t>
      </w:r>
      <w:r w:rsidR="00525C05" w:rsidRPr="007848CB">
        <w:rPr>
          <w:highlight w:val="yellow"/>
        </w:rPr>
        <w:t>non-linear</w:t>
      </w:r>
      <w:ins w:id="140" w:author="Jonathan Levine" w:date="2018-11-05T11:57:00Z">
        <w:r w:rsidR="00E26D21">
          <w:rPr>
            <w:highlight w:val="yellow"/>
          </w:rPr>
          <w:t xml:space="preserve"> in this formulation</w:t>
        </w:r>
      </w:ins>
      <w:ins w:id="141" w:author="Jonathan Levine" w:date="2018-11-05T15:18:00Z">
        <w:r w:rsidR="00AC1798">
          <w:rPr>
            <w:highlight w:val="yellow"/>
          </w:rPr>
          <w:t xml:space="preserve"> of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ins>
      <w:r w:rsidR="00525C05" w:rsidRPr="007848CB">
        <w:rPr>
          <w:highlight w:val="yellow"/>
        </w:rPr>
        <w:t>, t</w:t>
      </w:r>
      <w:r w:rsidR="00C97E84" w:rsidRPr="007848CB">
        <w:rPr>
          <w:highlight w:val="yellow"/>
        </w:rPr>
        <w:t xml:space="preserve">his </w:t>
      </w:r>
      <w:r w:rsidRPr="007848CB">
        <w:rPr>
          <w:highlight w:val="yellow"/>
        </w:rPr>
        <w:t xml:space="preserve">does </w:t>
      </w:r>
      <w:r w:rsidR="00C97E84" w:rsidRPr="007848CB">
        <w:rPr>
          <w:highlight w:val="yellow"/>
        </w:rPr>
        <w:t xml:space="preserve">not imply HOIs </w:t>
      </w:r>
      <w:r w:rsidR="00D42B30" w:rsidRPr="007848CB">
        <w:rPr>
          <w:highlight w:val="yellow"/>
        </w:rPr>
        <w:t xml:space="preserve">by our definition </w:t>
      </w:r>
      <w:r w:rsidR="00C97E84" w:rsidRPr="007848CB">
        <w:rPr>
          <w:highlight w:val="yellow"/>
        </w:rPr>
        <w:t>because each species</w:t>
      </w:r>
      <w:r w:rsidR="00525C05" w:rsidRPr="007848CB">
        <w:rPr>
          <w:highlight w:val="yellow"/>
        </w:rPr>
        <w:t xml:space="preserve">’ </w:t>
      </w:r>
      <w:r w:rsidR="00993042" w:rsidRPr="007848CB">
        <w:rPr>
          <w:highlight w:val="yellow"/>
        </w:rPr>
        <w:t>contribution to total competition</w:t>
      </w:r>
      <w:r w:rsidRPr="007848CB">
        <w:rPr>
          <w:highlight w:val="yellow"/>
        </w:rPr>
        <w:t xml:space="preserve"> does not depend on the density of any other species</w:t>
      </w:r>
      <w:ins w:id="142" w:author="Jonathan Levine" w:date="2018-11-05T15:19:00Z">
        <w:r w:rsidR="00AC1798">
          <w:rPr>
            <w:highlight w:val="yellow"/>
          </w:rPr>
          <w:t xml:space="preserve">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AC1798">
          <w:rPr>
            <w:highlight w:val="yellow"/>
          </w:rPr>
          <w:t xml:space="preserve"> depends only on </w:t>
        </w:r>
        <w:proofErr w:type="spellStart"/>
        <w:r w:rsidR="00AC1798" w:rsidRPr="00AC1798">
          <w:rPr>
            <w:i/>
            <w:highlight w:val="yellow"/>
            <w:rPrChange w:id="143" w:author="Jonathan Levine" w:date="2018-11-05T15:19:00Z">
              <w:rPr>
                <w:highlight w:val="yellow"/>
              </w:rPr>
            </w:rPrChange>
          </w:rPr>
          <w:t>n</w:t>
        </w:r>
        <w:r w:rsidR="00AC1798" w:rsidRPr="00AC1798">
          <w:rPr>
            <w:i/>
            <w:highlight w:val="yellow"/>
            <w:vertAlign w:val="subscript"/>
            <w:rPrChange w:id="144" w:author="Jonathan Levine" w:date="2018-11-05T15:19:00Z">
              <w:rPr>
                <w:highlight w:val="yellow"/>
              </w:rPr>
            </w:rPrChange>
          </w:rPr>
          <w:t>j</w:t>
        </w:r>
        <w:proofErr w:type="spellEnd"/>
        <w:r w:rsidR="00AC1798">
          <w:rPr>
            <w:highlight w:val="yellow"/>
          </w:rPr>
          <w:t>)</w:t>
        </w:r>
      </w:ins>
      <w:r w:rsidR="00D059D6" w:rsidRPr="007848CB">
        <w:rPr>
          <w:highlight w:val="yellow"/>
        </w:rPr>
        <w:t xml:space="preserve">.  </w:t>
      </w:r>
      <w:del w:id="145" w:author="Jonathan Levine" w:date="2018-11-05T15:19:00Z">
        <w:r w:rsidR="00910E0D" w:rsidRPr="007848CB" w:rsidDel="003A3A29">
          <w:rPr>
            <w:highlight w:val="yellow"/>
          </w:rPr>
          <w:delText>However, o</w:delText>
        </w:r>
      </w:del>
      <w:ins w:id="146" w:author="Jonathan Levine" w:date="2018-11-05T15:19:00Z">
        <w:r w:rsidR="003A3A29">
          <w:rPr>
            <w:highlight w:val="yellow"/>
          </w:rPr>
          <w:t>O</w:t>
        </w:r>
      </w:ins>
      <w:r w:rsidR="00910E0D" w:rsidRPr="007848CB">
        <w:rPr>
          <w:highlight w:val="yellow"/>
        </w:rPr>
        <w:t xml:space="preserve">ur </w:t>
      </w:r>
      <w:r w:rsidRPr="007848CB">
        <w:rPr>
          <w:highlight w:val="yellow"/>
        </w:rPr>
        <w:t xml:space="preserve">definition of </w:t>
      </w:r>
      <w:r w:rsidR="00910E0D" w:rsidRPr="007848CB">
        <w:rPr>
          <w:highlight w:val="yellow"/>
        </w:rPr>
        <w:t>HOIs does include cases where intraspe</w:t>
      </w:r>
      <w:r w:rsidR="00793336" w:rsidRPr="007848CB">
        <w:rPr>
          <w:highlight w:val="yellow"/>
        </w:rPr>
        <w:t xml:space="preserve">cific competition is modified by the density of another species.  This means that HOIs </w:t>
      </w:r>
      <w:ins w:id="147" w:author="Jonathan Levine" w:date="2018-11-05T15:19:00Z">
        <w:r w:rsidR="003A3A29">
          <w:rPr>
            <w:highlight w:val="yellow"/>
          </w:rPr>
          <w:t xml:space="preserve">as defined here </w:t>
        </w:r>
      </w:ins>
      <w:r w:rsidR="00793336" w:rsidRPr="007848CB">
        <w:rPr>
          <w:highlight w:val="yellow"/>
        </w:rPr>
        <w:t xml:space="preserve">can </w:t>
      </w:r>
      <w:r w:rsidR="00793336" w:rsidRPr="007848CB">
        <w:rPr>
          <w:highlight w:val="yellow"/>
        </w:rPr>
        <w:lastRenderedPageBreak/>
        <w:t xml:space="preserve">occur even in interactions between two species </w:t>
      </w:r>
      <w:r w:rsidR="00793336" w:rsidRPr="007848CB">
        <w:rPr>
          <w:highlight w:val="yellow"/>
        </w:rPr>
        <w:fldChar w:fldCharType="begin"/>
      </w:r>
      <w:r w:rsidR="00793336" w:rsidRPr="007848CB">
        <w:rPr>
          <w:highlight w:val="yellow"/>
        </w:rPr>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7848CB">
        <w:rPr>
          <w:highlight w:val="yellow"/>
        </w:rPr>
        <w:fldChar w:fldCharType="separate"/>
      </w:r>
      <w:r w:rsidR="00793336" w:rsidRPr="007848CB">
        <w:rPr>
          <w:noProof/>
          <w:highlight w:val="yellow"/>
        </w:rPr>
        <w:t>(Billick and Case 1994, Mayfield and Stouffer 2017)</w:t>
      </w:r>
      <w:r w:rsidR="00793336" w:rsidRPr="007848CB">
        <w:rPr>
          <w:highlight w:val="yellow"/>
        </w:rPr>
        <w:fldChar w:fldCharType="end"/>
      </w:r>
      <w:r w:rsidR="00793336" w:rsidRPr="007848CB">
        <w:rPr>
          <w:highlight w:val="yellow"/>
        </w:rPr>
        <w:t xml:space="preserve"> </w:t>
      </w:r>
      <w:del w:id="148" w:author="Jonathan Levine" w:date="2018-11-05T15:20:00Z">
        <w:r w:rsidR="00793336" w:rsidRPr="007848CB" w:rsidDel="003A3A29">
          <w:rPr>
            <w:highlight w:val="yellow"/>
          </w:rPr>
          <w:delText xml:space="preserve"> </w:delText>
        </w:r>
        <w:r w:rsidR="004A7CD3" w:rsidRPr="007848CB" w:rsidDel="003A3A29">
          <w:rPr>
            <w:highlight w:val="yellow"/>
          </w:rPr>
          <w:delText>[ end box ]</w:delText>
        </w:r>
        <w:r w:rsidR="004A7CD3" w:rsidDel="003A3A29">
          <w:delText xml:space="preserve"> </w:delText>
        </w:r>
      </w:del>
    </w:p>
    <w:p w14:paraId="54DAEBDC" w14:textId="5DC2A52E" w:rsidR="00B93196" w:rsidRDefault="007254DA">
      <w:pPr>
        <w:pStyle w:val="Heading"/>
      </w:pPr>
      <w:bookmarkStart w:id="149" w:name="hois-arrising-from-cycles-of-pairwise-co"/>
      <w:bookmarkStart w:id="150" w:name="hois-in-a-mechanistic-resource-competiti"/>
      <w:bookmarkEnd w:id="149"/>
      <w:bookmarkEnd w:id="150"/>
      <w:r>
        <w:t xml:space="preserve">HOIs </w:t>
      </w:r>
      <w:r w:rsidR="00390672">
        <w:t>in a mechanistic resource competition model</w:t>
      </w:r>
    </w:p>
    <w:p w14:paraId="60EC86AD" w14:textId="3D50C83B"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151" w:name="resource-mechanistic-model"/>
      <w:bookmarkEnd w:id="151"/>
    </w:p>
    <w:p w14:paraId="4A3CD663" w14:textId="26C79D83" w:rsidR="00B93196" w:rsidRDefault="00390672" w:rsidP="00871ECE">
      <w:pPr>
        <w:spacing w:after="202"/>
        <w:contextualSpacing/>
      </w:pPr>
      <w:r>
        <w:t xml:space="preserve">Our mechanistic model is inspired by </w:t>
      </w:r>
      <w:commentRangeStart w:id="152"/>
      <w:r>
        <w:t xml:space="preserve">California </w:t>
      </w:r>
      <w:commentRangeEnd w:id="152"/>
      <w:r w:rsidR="00BC6731">
        <w:rPr>
          <w:rStyle w:val="CommentReference"/>
        </w:rPr>
        <w:commentReference w:id="152"/>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w:t>
      </w:r>
      <w:r w:rsidR="00E53D49">
        <w:lastRenderedPageBreak/>
        <w:t xml:space="preserve">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A05494"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A05494"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t>
      </w:r>
      <w:r w:rsidR="00390672">
        <w:lastRenderedPageBreak/>
        <w:t>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A05494"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0A817B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r, has the highest half-saturation constant k,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lastRenderedPageBreak/>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A05494"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153" w:name="response-surface-experiment"/>
      <w:bookmarkEnd w:id="153"/>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154" w:name="phenomenological-annual-plant-model"/>
      <w:bookmarkEnd w:id="154"/>
      <w:r>
        <w:t>Phenomenological annual plant model</w:t>
      </w:r>
    </w:p>
    <w:p w14:paraId="2D23B9F2" w14:textId="50796703" w:rsidR="00B93196" w:rsidRDefault="00390672">
      <w:pPr>
        <w:spacing w:after="202"/>
        <w:contextualSpacing/>
      </w:pPr>
      <w:r>
        <w:lastRenderedPageBreak/>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A05494"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A05494"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6237F896"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t>
      </w:r>
      <w:r>
        <w:lastRenderedPageBreak/>
        <w:t xml:space="preserve">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w:t>
      </w:r>
      <w:r w:rsidR="003A7C5E">
        <w:t>.</w:t>
      </w:r>
    </w:p>
    <w:p w14:paraId="217440DB" w14:textId="0706840D" w:rsidR="00B93196" w:rsidRDefault="00E97CEA" w:rsidP="00057A7A">
      <w:pPr>
        <w:pStyle w:val="Heading"/>
      </w:pPr>
      <w:bookmarkStart w:id="155" w:name="model-fits"/>
      <w:bookmarkEnd w:id="155"/>
      <w:r>
        <w:t>Evidence for HOIs</w:t>
      </w:r>
    </w:p>
    <w:p w14:paraId="4A4722B6" w14:textId="1DA0D742"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lastRenderedPageBreak/>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t>words,</w:t>
      </w:r>
      <w:r w:rsidR="0044559B">
        <w:t xml:space="preserve"> </w:t>
      </w:r>
      <w:r w:rsidR="00B42190">
        <w:t xml:space="preserve">competitors’ effects change depending on the presence of other competing species.  </w:t>
      </w:r>
    </w:p>
    <w:p w14:paraId="6E664418" w14:textId="0B66C389" w:rsidR="00B353DB" w:rsidRDefault="00A650E9">
      <w:pPr>
        <w:spacing w:after="202"/>
        <w:contextualSpacing/>
      </w:pPr>
      <w:r>
        <w:t>O</w:t>
      </w:r>
      <w:r w:rsidR="00DA3D20">
        <w:t xml:space="preserve">ur example shows that even in a relatively simple resource competition model, the effects of multi-species competition may not match the additive effects of pairwise 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2C356703" w14:textId="483CC1CE" w:rsidR="00CC55F7" w:rsidRPr="001572D7" w:rsidRDefault="00CC55F7" w:rsidP="00CC55F7">
      <w:pPr>
        <w:pBdr>
          <w:bottom w:val="single" w:sz="6" w:space="1" w:color="auto"/>
        </w:pBdr>
        <w:spacing w:after="202"/>
        <w:ind w:firstLine="0"/>
        <w:contextualSpacing/>
        <w:rPr>
          <w:highlight w:val="yellow"/>
        </w:rPr>
      </w:pPr>
      <w:r>
        <w:tab/>
      </w:r>
      <w:ins w:id="156" w:author="Jonathan Levine" w:date="2018-11-05T15:22:00Z">
        <w:r w:rsidR="004F70C6">
          <w:t xml:space="preserve">However, we also conclude that some </w:t>
        </w:r>
        <w:r w:rsidR="00E00222">
          <w:t xml:space="preserve">phenomenological models have peculiar properties when </w:t>
        </w:r>
      </w:ins>
      <w:ins w:id="157" w:author="Jonathan Levine" w:date="2018-11-05T15:23:00Z">
        <w:r w:rsidR="00E00222">
          <w:t xml:space="preserve">different </w:t>
        </w:r>
      </w:ins>
      <w:ins w:id="158" w:author="Jonathan Levine" w:date="2018-11-05T15:22:00Z">
        <w:r w:rsidR="00E00222">
          <w:t>species effects a</w:t>
        </w:r>
      </w:ins>
      <w:ins w:id="159" w:author="Jonathan Levine" w:date="2018-11-05T15:23:00Z">
        <w:r w:rsidR="00E00222">
          <w:t>re combined, and these might give higher order interactions that</w:t>
        </w:r>
        <w:r w:rsidR="00B75032">
          <w:t xml:space="preserve"> relate more to the challenge of combining </w:t>
        </w:r>
      </w:ins>
      <w:ins w:id="160" w:author="Jonathan Levine" w:date="2018-11-05T15:24:00Z">
        <w:r w:rsidR="00B75032">
          <w:t xml:space="preserve">nonlinear functions of competitor densities than to species modifications of one another’s per capita effects.  </w:t>
        </w:r>
      </w:ins>
      <w:ins w:id="161" w:author="Jonathan Levine" w:date="2018-11-05T15:23:00Z">
        <w:r w:rsidR="00E00222">
          <w:t xml:space="preserve"> </w:t>
        </w:r>
      </w:ins>
      <w:ins w:id="162" w:author="Jonathan Levine" w:date="2018-11-05T15:24:00Z">
        <w:r w:rsidR="00B75032">
          <w:t xml:space="preserve">For example, </w:t>
        </w:r>
        <w:r w:rsidR="00B75032">
          <w:rPr>
            <w:highlight w:val="yellow"/>
          </w:rPr>
          <w:t>w</w:t>
        </w:r>
      </w:ins>
      <w:commentRangeStart w:id="163"/>
      <w:del w:id="164" w:author="Jonathan Levine" w:date="2018-11-05T15:24:00Z">
        <w:r w:rsidRPr="001572D7" w:rsidDel="00B75032">
          <w:rPr>
            <w:highlight w:val="yellow"/>
          </w:rPr>
          <w:delText>W</w:delText>
        </w:r>
      </w:del>
      <w:r w:rsidRPr="001572D7">
        <w:rPr>
          <w:highlight w:val="yellow"/>
        </w:rPr>
        <w:t>e</w:t>
      </w:r>
      <w:commentRangeEnd w:id="163"/>
      <w:r w:rsidR="001572D7">
        <w:rPr>
          <w:rStyle w:val="CommentReference"/>
        </w:rPr>
        <w:commentReference w:id="163"/>
      </w:r>
      <w:r w:rsidRPr="001572D7">
        <w:rPr>
          <w:highlight w:val="yellow"/>
        </w:rPr>
        <w:t xml:space="preserve"> found that interspecific competition </w:t>
      </w:r>
      <w:del w:id="165" w:author="Jonathan Levine" w:date="2018-11-05T15:25:00Z">
        <w:r w:rsidRPr="001572D7" w:rsidDel="005566C0">
          <w:rPr>
            <w:highlight w:val="yellow"/>
          </w:rPr>
          <w:delText>did not have constant</w:delText>
        </w:r>
      </w:del>
      <w:ins w:id="166" w:author="Jonathan Levine" w:date="2018-11-05T15:25:00Z">
        <w:r w:rsidR="005566C0">
          <w:rPr>
            <w:highlight w:val="yellow"/>
          </w:rPr>
          <w:t>could not be described by</w:t>
        </w:r>
      </w:ins>
      <w:r w:rsidRPr="001572D7">
        <w:rPr>
          <w:highlight w:val="yellow"/>
        </w:rPr>
        <w:t xml:space="preserve"> per capita effects on the mid and late season species </w:t>
      </w:r>
      <w:ins w:id="167" w:author="Jonathan Levine" w:date="2018-11-05T15:25:00Z">
        <w:r w:rsidR="005566C0">
          <w:rPr>
            <w:highlight w:val="yellow"/>
          </w:rPr>
          <w:t xml:space="preserve">that were independent of the affecting </w:t>
        </w:r>
        <w:proofErr w:type="spellStart"/>
        <w:r w:rsidR="005566C0">
          <w:rPr>
            <w:highlight w:val="yellow"/>
          </w:rPr>
          <w:t>species’s</w:t>
        </w:r>
        <w:proofErr w:type="spellEnd"/>
        <w:r w:rsidR="005566C0">
          <w:rPr>
            <w:highlight w:val="yellow"/>
          </w:rPr>
          <w:t xml:space="preserve"> density </w:t>
        </w:r>
      </w:ins>
      <w:r w:rsidRPr="001572D7">
        <w:rPr>
          <w:highlight w:val="yellow"/>
        </w:rPr>
        <w:t>(</w:t>
      </w:r>
      <w:r w:rsidR="001C76DC" w:rsidRPr="001572D7">
        <w:rPr>
          <w:highlight w:val="yellow"/>
        </w:rPr>
        <w:fldChar w:fldCharType="begin"/>
      </w:r>
      <w:r w:rsidR="001C76DC" w:rsidRPr="001572D7">
        <w:rPr>
          <w:highlight w:val="yellow"/>
        </w:rPr>
        <w:instrText xml:space="preserve"> REF _Ref514237754 \h </w:instrText>
      </w:r>
      <w:r w:rsidR="001572D7">
        <w:rPr>
          <w:highlight w:val="yellow"/>
        </w:rPr>
        <w:instrText xml:space="preserve"> \* MERGEFORMAT </w:instrText>
      </w:r>
      <w:r w:rsidR="001C76DC" w:rsidRPr="001572D7">
        <w:rPr>
          <w:highlight w:val="yellow"/>
        </w:rPr>
      </w:r>
      <w:r w:rsidR="001C76DC" w:rsidRPr="001572D7">
        <w:rPr>
          <w:highlight w:val="yellow"/>
        </w:rPr>
        <w:fldChar w:fldCharType="separate"/>
      </w:r>
      <w:r w:rsidR="00BC59FC" w:rsidRPr="00BC59FC">
        <w:rPr>
          <w:highlight w:val="yellow"/>
        </w:rPr>
        <w:t xml:space="preserve">Figure </w:t>
      </w:r>
      <w:r w:rsidR="00BC59FC" w:rsidRPr="00BC59FC">
        <w:rPr>
          <w:noProof/>
          <w:highlight w:val="yellow"/>
        </w:rPr>
        <w:t>3</w:t>
      </w:r>
      <w:r w:rsidR="001C76DC" w:rsidRPr="001572D7">
        <w:rPr>
          <w:highlight w:val="yellow"/>
        </w:rPr>
        <w:fldChar w:fldCharType="end"/>
      </w:r>
      <w:r w:rsidRPr="001572D7">
        <w:rPr>
          <w:highlight w:val="yellow"/>
        </w:rPr>
        <w:t>).  In order to fit the</w:t>
      </w:r>
      <w:r w:rsidR="001C76DC" w:rsidRPr="001572D7">
        <w:rPr>
          <w:highlight w:val="yellow"/>
        </w:rPr>
        <w:t>se</w:t>
      </w:r>
      <w:r w:rsidRPr="001572D7">
        <w:rPr>
          <w:highlight w:val="yellow"/>
        </w:rPr>
        <w:t xml:space="preserve"> effects</w:t>
      </w:r>
      <w:ins w:id="168" w:author="Jonathan Levine" w:date="2018-11-05T15:22:00Z">
        <w:r w:rsidR="004F70C6">
          <w:rPr>
            <w:highlight w:val="yellow"/>
          </w:rPr>
          <w:t xml:space="preserve"> with a phenomenological model</w:t>
        </w:r>
      </w:ins>
      <w:r w:rsidR="001C76DC" w:rsidRPr="001572D7">
        <w:rPr>
          <w:highlight w:val="yellow"/>
        </w:rPr>
        <w:t>,</w:t>
      </w:r>
      <w:r w:rsidRPr="001572D7">
        <w:rPr>
          <w:highlight w:val="yellow"/>
        </w:rPr>
        <w:t xml:space="preserve"> we modif</w:t>
      </w:r>
      <w:r w:rsidR="001C76DC" w:rsidRPr="001572D7">
        <w:rPr>
          <w:highlight w:val="yellow"/>
        </w:rPr>
        <w:t>ied</w:t>
      </w:r>
      <w:r w:rsidRPr="001572D7">
        <w:rPr>
          <w:highlight w:val="yellow"/>
        </w:rPr>
        <w:t xml:space="preserve"> each of the interspecific competition terms with an exponent, </w:t>
      </w:r>
      <m:oMath>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ij</m:t>
            </m:r>
          </m:sub>
        </m:sSub>
      </m:oMath>
      <w:r w:rsidRPr="001572D7">
        <w:rPr>
          <w:highlight w:val="yellow"/>
        </w:rPr>
        <w:t xml:space="preserve">, in equation 8. </w:t>
      </w:r>
      <w:del w:id="169" w:author="Jonathan Levine" w:date="2018-11-05T15:26:00Z">
        <w:r w:rsidR="00A650E9" w:rsidRPr="001572D7" w:rsidDel="000324B7">
          <w:rPr>
            <w:highlight w:val="yellow"/>
          </w:rPr>
          <w:delText xml:space="preserve">After fitting this model we realized that </w:delText>
        </w:r>
        <w:r w:rsidR="006E3B83" w:rsidRPr="001572D7" w:rsidDel="000324B7">
          <w:rPr>
            <w:highlight w:val="yellow"/>
          </w:rPr>
          <w:delText xml:space="preserve">this could create a </w:delText>
        </w:r>
        <w:r w:rsidRPr="001572D7" w:rsidDel="000324B7">
          <w:rPr>
            <w:highlight w:val="yellow"/>
          </w:rPr>
          <w:delText>conceptual</w:delText>
        </w:r>
        <w:r w:rsidR="001C76DC" w:rsidRPr="001572D7" w:rsidDel="000324B7">
          <w:rPr>
            <w:highlight w:val="yellow"/>
          </w:rPr>
          <w:delText xml:space="preserve"> problem</w:delText>
        </w:r>
        <w:r w:rsidRPr="001572D7" w:rsidDel="000324B7">
          <w:rPr>
            <w:highlight w:val="yellow"/>
          </w:rPr>
          <w:delText xml:space="preserve"> in applying our definition of HOIs in this system</w:delText>
        </w:r>
      </w:del>
      <w:del w:id="170" w:author="Jonathan Levine" w:date="2018-11-05T15:20:00Z">
        <w:r w:rsidRPr="001572D7" w:rsidDel="00CC41D1">
          <w:rPr>
            <w:highlight w:val="yellow"/>
          </w:rPr>
          <w:delText xml:space="preserve"> (Box 1)</w:delText>
        </w:r>
      </w:del>
      <w:del w:id="171" w:author="Jonathan Levine" w:date="2018-11-05T15:26:00Z">
        <w:r w:rsidRPr="001572D7" w:rsidDel="000324B7">
          <w:rPr>
            <w:highlight w:val="yellow"/>
          </w:rPr>
          <w:delText>.</w:delText>
        </w:r>
      </w:del>
      <w:ins w:id="172" w:author="Jonathan Levine" w:date="2018-11-05T15:26:00Z">
        <w:r w:rsidR="003D1B36">
          <w:rPr>
            <w:highlight w:val="yellow"/>
          </w:rPr>
          <w:t xml:space="preserve">However </w:t>
        </w:r>
        <w:r w:rsidR="000324B7">
          <w:rPr>
            <w:highlight w:val="yellow"/>
          </w:rPr>
          <w:t xml:space="preserve">well this model describes the pairwise effect of one species on another, it </w:t>
        </w:r>
        <w:r w:rsidR="000324B7">
          <w:rPr>
            <w:highlight w:val="yellow"/>
          </w:rPr>
          <w:lastRenderedPageBreak/>
          <w:t xml:space="preserve">creates problems when these pairwise effects are added to one another, making it challenging to define HOIs in this system. </w:t>
        </w:r>
      </w:ins>
      <w:r w:rsidRPr="001572D7">
        <w:rPr>
          <w:highlight w:val="yellow"/>
        </w:rPr>
        <w:t xml:space="preserve"> </w:t>
      </w:r>
    </w:p>
    <w:p w14:paraId="1E66F769" w14:textId="054336F7" w:rsidR="005F2560" w:rsidRDefault="00CC55F7" w:rsidP="007848CB">
      <w:pPr>
        <w:pBdr>
          <w:bottom w:val="single" w:sz="6" w:space="1" w:color="auto"/>
        </w:pBdr>
        <w:spacing w:after="202"/>
        <w:ind w:firstLine="0"/>
        <w:contextualSpacing/>
        <w:rPr>
          <w:i/>
        </w:rPr>
      </w:pPr>
      <w:r w:rsidRPr="001572D7">
        <w:rPr>
          <w:highlight w:val="yellow"/>
        </w:rPr>
        <w:tab/>
        <w:t xml:space="preserve">To see why, consider two species, species </w:t>
      </w:r>
      <w:r w:rsidR="005F2560" w:rsidRPr="001572D7">
        <w:rPr>
          <w:highlight w:val="yellow"/>
        </w:rPr>
        <w:t>one</w:t>
      </w:r>
      <w:r w:rsidRPr="001572D7">
        <w:rPr>
          <w:highlight w:val="yellow"/>
        </w:rPr>
        <w:t xml:space="preserve"> and </w:t>
      </w:r>
      <w:r w:rsidR="005F2560" w:rsidRPr="001572D7">
        <w:rPr>
          <w:highlight w:val="yellow"/>
        </w:rPr>
        <w:t>two</w:t>
      </w:r>
      <w:r w:rsidRPr="001572D7">
        <w:rPr>
          <w:highlight w:val="yellow"/>
        </w:rPr>
        <w:t xml:space="preserve">, with identical resource consumption curves and therefore identical effects on a third competitor, species </w:t>
      </w:r>
      <w:r w:rsidR="005F2560" w:rsidRPr="001572D7">
        <w:rPr>
          <w:highlight w:val="yellow"/>
        </w:rPr>
        <w:t>three</w:t>
      </w:r>
      <w:r w:rsidRPr="001572D7">
        <w:rPr>
          <w:highlight w:val="yellow"/>
        </w:rPr>
        <w:t xml:space="preserve">.  If we use equation 8 to model how the per capita fecundity of species </w:t>
      </w:r>
      <w:r w:rsidR="005F2560" w:rsidRPr="001572D7">
        <w:rPr>
          <w:highlight w:val="yellow"/>
        </w:rPr>
        <w:t xml:space="preserve">three </w:t>
      </w:r>
      <w:r w:rsidRPr="001572D7">
        <w:rPr>
          <w:highlight w:val="yellow"/>
        </w:rPr>
        <w:t xml:space="preserve">declines in response to density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separately we would find that the parameters for the two competitors were identical: </w:t>
      </w:r>
      <m:oMath>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31</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32</m:t>
            </m:r>
          </m:sub>
        </m:sSub>
      </m:oMath>
      <w:r w:rsidRPr="001572D7">
        <w:rPr>
          <w:highlight w:val="yellow"/>
        </w:rPr>
        <w:t xml:space="preserve">, and </w:t>
      </w:r>
      <m:oMath>
        <m:r>
          <w:rPr>
            <w:rFonts w:ascii="Cambria Math" w:hAnsi="Cambria Math"/>
            <w:highlight w:val="yellow"/>
          </w:rPr>
          <m:t>τ=</m:t>
        </m:r>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31</m:t>
            </m:r>
          </m:sub>
        </m:sSub>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τ</m:t>
            </m:r>
          </m:e>
          <m:sub>
            <m:r>
              <w:rPr>
                <w:rFonts w:ascii="Cambria Math" w:hAnsi="Cambria Math"/>
                <w:highlight w:val="yellow"/>
              </w:rPr>
              <m:t>32</m:t>
            </m:r>
          </m:sub>
        </m:sSub>
      </m:oMath>
      <w:r w:rsidRPr="001572D7">
        <w:rPr>
          <w:highlight w:val="yellow"/>
        </w:rPr>
        <w:t xml:space="preserve">. Our definition of HOIs suggests that if there are no HOIs, the true combined effect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001C76DC" w:rsidRPr="001572D7">
        <w:rPr>
          <w:highlight w:val="yellow"/>
        </w:rPr>
        <w:t>together</w:t>
      </w:r>
      <w:r w:rsidRPr="001572D7">
        <w:rPr>
          <w:highlight w:val="yellow"/>
        </w:rPr>
        <w:t xml:space="preserve"> </w:t>
      </w:r>
      <w:r w:rsidR="001C76DC" w:rsidRPr="001572D7">
        <w:rPr>
          <w:highlight w:val="yellow"/>
        </w:rPr>
        <w:t xml:space="preserve">will </w:t>
      </w:r>
      <w:r w:rsidRPr="001572D7">
        <w:rPr>
          <w:highlight w:val="yellow"/>
        </w:rPr>
        <w:t xml:space="preserve">be </w:t>
      </w:r>
      <w:r w:rsidR="005F2560" w:rsidRPr="001572D7">
        <w:rPr>
          <w:highlight w:val="yellow"/>
        </w:rPr>
        <w:t xml:space="preserve">the </w:t>
      </w:r>
      <w:r w:rsidRPr="001572D7">
        <w:rPr>
          <w:highlight w:val="yellow"/>
        </w:rPr>
        <w:t>sum of their separate competitive effects:</w:t>
      </w:r>
      <m:oMath>
        <m:r>
          <w:rPr>
            <w:rFonts w:ascii="Cambria Math" w:hAnsi="Cambria Math"/>
            <w:highlight w:val="yellow"/>
          </w:rPr>
          <m:t xml:space="preserve"> </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e>
          <m:sup>
            <m:r>
              <w:rPr>
                <w:rFonts w:ascii="Cambria Math" w:hAnsi="Cambria Math"/>
                <w:highlight w:val="yellow"/>
              </w:rPr>
              <m:t>τ</m:t>
            </m:r>
          </m:sup>
        </m:sSup>
      </m:oMath>
      <w:r w:rsidRPr="001572D7">
        <w:rPr>
          <w:highlight w:val="yellow"/>
        </w:rPr>
        <w:t xml:space="preserve">, where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oMath>
      <w:r w:rsidRPr="001572D7">
        <w:rPr>
          <w:highlight w:val="yellow"/>
        </w:rPr>
        <w:t xml:space="preserve"> and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oMath>
      <w:r w:rsidRPr="001572D7">
        <w:rPr>
          <w:highlight w:val="yellow"/>
        </w:rPr>
        <w:t xml:space="preserve"> give the densities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respectively.  However, since we have assumed that individuals of </w:t>
      </w:r>
      <w:r w:rsidR="005F2560" w:rsidRPr="001572D7">
        <w:rPr>
          <w:highlight w:val="yellow"/>
        </w:rPr>
        <w:t xml:space="preserve">one </w:t>
      </w:r>
      <w:r w:rsidRPr="001572D7">
        <w:rPr>
          <w:highlight w:val="yellow"/>
        </w:rPr>
        <w:t xml:space="preserve">and </w:t>
      </w:r>
      <w:r w:rsidR="005F2560" w:rsidRPr="001572D7">
        <w:rPr>
          <w:highlight w:val="yellow"/>
        </w:rPr>
        <w:t xml:space="preserve">two </w:t>
      </w:r>
      <w:r w:rsidRPr="001572D7">
        <w:rPr>
          <w:highlight w:val="yellow"/>
        </w:rPr>
        <w:t xml:space="preserve">are identical we know that their true effect on </w:t>
      </w:r>
      <w:r w:rsidR="005F2560" w:rsidRPr="001572D7">
        <w:rPr>
          <w:highlight w:val="yellow"/>
        </w:rPr>
        <w:t xml:space="preserve">three </w:t>
      </w:r>
      <w:r w:rsidRPr="001572D7">
        <w:rPr>
          <w:highlight w:val="yellow"/>
        </w:rPr>
        <w:t xml:space="preserve">must </w:t>
      </w:r>
      <w:r w:rsidR="001C76DC" w:rsidRPr="001572D7">
        <w:rPr>
          <w:highlight w:val="yellow"/>
        </w:rPr>
        <w:t xml:space="preserve">in fact </w:t>
      </w:r>
      <w:r w:rsidRPr="001572D7">
        <w:rPr>
          <w:highlight w:val="yellow"/>
        </w:rPr>
        <w:t xml:space="preserve">be equal to the expression </w:t>
      </w:r>
      <m:oMath>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e>
            </m:d>
          </m:e>
          <m:sup>
            <m:r>
              <w:rPr>
                <w:rFonts w:ascii="Cambria Math" w:hAnsi="Cambria Math"/>
                <w:highlight w:val="yellow"/>
              </w:rPr>
              <m:t>τ</m:t>
            </m:r>
          </m:sup>
        </m:sSup>
        <m:r>
          <w:rPr>
            <w:rFonts w:ascii="Cambria Math" w:hAnsi="Cambria Math"/>
            <w:highlight w:val="yellow"/>
          </w:rPr>
          <m:t>.</m:t>
        </m:r>
      </m:oMath>
      <w:r w:rsidRPr="001572D7">
        <w:rPr>
          <w:highlight w:val="yellow"/>
        </w:rPr>
        <w:t xml:space="preserve">  These two expressions are not equal, </w:t>
      </w:r>
      <m:oMath>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e>
            </m:d>
          </m:e>
          <m:sup>
            <m:r>
              <w:rPr>
                <w:rFonts w:ascii="Cambria Math" w:hAnsi="Cambria Math"/>
                <w:highlight w:val="yellow"/>
              </w:rPr>
              <m:t>τ</m:t>
            </m:r>
          </m:sup>
        </m:sSup>
        <m:r>
          <w:rPr>
            <w:rFonts w:ascii="Cambria Math" w:hAnsi="Cambria Math"/>
            <w:highlight w:val="yellow"/>
          </w:rPr>
          <m:t>≠</m:t>
        </m:r>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α</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e>
            </m:d>
          </m:e>
          <m:sup>
            <m:r>
              <w:rPr>
                <w:rFonts w:ascii="Cambria Math" w:hAnsi="Cambria Math"/>
                <w:highlight w:val="yellow"/>
              </w:rPr>
              <m:t>τ</m:t>
            </m:r>
          </m:sup>
        </m:sSup>
      </m:oMath>
      <w:r w:rsidRPr="001572D7">
        <w:rPr>
          <w:highlight w:val="yellow"/>
        </w:rPr>
        <w:t>, for non-zero densities</w:t>
      </w:r>
      <w:r w:rsidR="001C76DC" w:rsidRPr="001572D7">
        <w:rPr>
          <w:highlight w:val="yellow"/>
        </w:rPr>
        <w:t xml:space="preserve"> of competitors and </w:t>
      </w:r>
      <w:r w:rsidRPr="001572D7">
        <w:rPr>
          <w:highlight w:val="yellow"/>
        </w:rPr>
        <w:t xml:space="preserve">where </w:t>
      </w:r>
      <m:oMath>
        <m:r>
          <w:rPr>
            <w:rFonts w:ascii="Cambria Math" w:hAnsi="Cambria Math"/>
            <w:highlight w:val="yellow"/>
          </w:rPr>
          <m:t>α≠0</m:t>
        </m:r>
      </m:oMath>
      <w:r w:rsidRPr="001572D7">
        <w:rPr>
          <w:highlight w:val="yellow"/>
        </w:rPr>
        <w:t xml:space="preserve"> and </w:t>
      </w:r>
      <m:oMath>
        <m:r>
          <w:rPr>
            <w:rFonts w:ascii="Cambria Math" w:hAnsi="Cambria Math"/>
            <w:highlight w:val="yellow"/>
          </w:rPr>
          <m:t>τ≠1</m:t>
        </m:r>
      </m:oMath>
      <w:r w:rsidRPr="001572D7">
        <w:rPr>
          <w:highlight w:val="yellow"/>
        </w:rPr>
        <w:t xml:space="preserve">.  </w:t>
      </w:r>
      <w:r w:rsidR="006E3B83" w:rsidRPr="001572D7">
        <w:rPr>
          <w:highlight w:val="yellow"/>
        </w:rPr>
        <w:t xml:space="preserve">A similar problem arises for any non-linear function of species density: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005F2560" w:rsidRPr="001572D7">
        <w:rPr>
          <w:highlight w:val="yellow"/>
        </w:rPr>
        <w:t xml:space="preserve">. </w:t>
      </w:r>
      <w:commentRangeStart w:id="173"/>
      <w:r w:rsidRPr="001572D7">
        <w:rPr>
          <w:highlight w:val="yellow"/>
        </w:rPr>
        <w:t xml:space="preserve">This </w:t>
      </w:r>
      <w:r w:rsidR="005F2560" w:rsidRPr="001572D7">
        <w:rPr>
          <w:highlight w:val="yellow"/>
        </w:rPr>
        <w:t xml:space="preserve">problem hints that any system in which competition depends non-linearly on the effects of density, even single species density, will produce HOIs.  </w:t>
      </w:r>
      <w:commentRangeEnd w:id="173"/>
      <w:r w:rsidR="000F09D9">
        <w:rPr>
          <w:rStyle w:val="CommentReference"/>
        </w:rPr>
        <w:commentReference w:id="173"/>
      </w:r>
      <w:r w:rsidR="005F2560" w:rsidRPr="001572D7">
        <w:rPr>
          <w:highlight w:val="yellow"/>
        </w:rPr>
        <w:t>Proving this is beyond the scope of the current manuscript but should be explored by future research.</w:t>
      </w:r>
      <w:r w:rsidR="005F2560">
        <w:t xml:space="preserve"> </w:t>
      </w:r>
    </w:p>
    <w:p w14:paraId="0436FD2A" w14:textId="0F6485A0" w:rsidR="009C4676" w:rsidRPr="008A121F" w:rsidRDefault="0044559B" w:rsidP="009C2F65">
      <w:pPr>
        <w:spacing w:after="202"/>
        <w:ind w:firstLine="0"/>
        <w:contextualSpacing/>
        <w:rPr>
          <w:i/>
        </w:rPr>
      </w:pPr>
      <w:commentRangeStart w:id="174"/>
      <w:r w:rsidRPr="008A121F">
        <w:rPr>
          <w:i/>
        </w:rPr>
        <w:t>What Causes</w:t>
      </w:r>
      <w:r w:rsidR="006564A4" w:rsidRPr="008A121F">
        <w:rPr>
          <w:i/>
        </w:rPr>
        <w:t xml:space="preserve"> Higher Order Interactions</w:t>
      </w:r>
      <w:r w:rsidR="007B5C63" w:rsidRPr="008A121F">
        <w:rPr>
          <w:i/>
        </w:rPr>
        <w:t>?</w:t>
      </w:r>
      <w:commentRangeEnd w:id="174"/>
      <w:r w:rsidR="00F6700D">
        <w:rPr>
          <w:rStyle w:val="CommentReference"/>
        </w:rPr>
        <w:commentReference w:id="174"/>
      </w:r>
    </w:p>
    <w:p w14:paraId="4487EAEE" w14:textId="629DD2A5"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w:t>
      </w:r>
      <w:r w:rsidR="0044559B">
        <w:lastRenderedPageBreak/>
        <w:t xml:space="preserve">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r w:rsidR="00BC59FC">
        <w:t xml:space="preserve">Figure </w:t>
      </w:r>
      <w:r w:rsidR="00BC59FC">
        <w:rPr>
          <w:noProof/>
        </w:rPr>
        <w:t>6</w:t>
      </w:r>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0F64A8A9"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lastRenderedPageBreak/>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3BAC860F"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BC59FC">
        <w:t xml:space="preserve">Figure </w:t>
      </w:r>
      <w:r w:rsidR="00BC59FC">
        <w:rPr>
          <w:noProof/>
        </w:rPr>
        <w:t>2</w:t>
      </w:r>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6125EE1F"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581188F" w:rsidR="00B93196" w:rsidRDefault="00E44327" w:rsidP="006B7C91">
      <w:pPr>
        <w:pStyle w:val="mystyle"/>
      </w:pPr>
      <w:r>
        <w:lastRenderedPageBreak/>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w:t>
      </w:r>
      <w:r w:rsidR="00540DA5">
        <w:lastRenderedPageBreak/>
        <w:t>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the </w:t>
      </w:r>
      <w:r w:rsidR="009E120C">
        <w:t>weaker</w:t>
      </w:r>
      <w:r w:rsidR="008A72E9">
        <w:t xml:space="preserve"> the HOIs </w:t>
      </w:r>
      <w:r w:rsidR="00541FCE">
        <w:t xml:space="preserve">are </w:t>
      </w:r>
      <w:r w:rsidR="008A72E9">
        <w:t>in this system</w:t>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9D55FA">
        <w:lastRenderedPageBreak/>
        <w:t xml:space="preserve">quickly draw resources down to a dynamic equilibrium close to the environmental resource supply rate.  Thus, even if species have different non-linear responses to resource </w:t>
      </w:r>
      <w:commentRangeStart w:id="175"/>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175"/>
      <w:r w:rsidR="002F762A">
        <w:rPr>
          <w:rStyle w:val="CommentReference"/>
        </w:rPr>
        <w:commentReference w:id="175"/>
      </w:r>
      <w:r w:rsidR="00541FCE">
        <w:t xml:space="preserve"> </w:t>
      </w:r>
    </w:p>
    <w:p w14:paraId="7A1EC0CC" w14:textId="77777777" w:rsidR="00B93196" w:rsidRDefault="00390672">
      <w:pPr>
        <w:pStyle w:val="Heading"/>
      </w:pPr>
      <w:bookmarkStart w:id="176" w:name="discussion"/>
      <w:bookmarkStart w:id="177" w:name="conclusionssummary"/>
      <w:bookmarkEnd w:id="176"/>
      <w:bookmarkEnd w:id="177"/>
      <w:r>
        <w:t>Conclusion</w:t>
      </w:r>
    </w:p>
    <w:p w14:paraId="08D741D5" w14:textId="1E51918A"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178"/>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178"/>
      <w:r w:rsidR="00541FCE">
        <w:t>Our analysis also reveals a potential difficulty in formulating a truly general way of measuring HOIs—it may be that HOIs are only defined in cases where per capita interspecific competition is constant</w:t>
      </w:r>
      <w:ins w:id="179" w:author="Andy Kleinhesselink" w:date="2018-11-05T11:14:00Z">
        <w:r w:rsidR="00F8634A">
          <w:t xml:space="preserve">. </w:t>
        </w:r>
      </w:ins>
      <w:del w:id="180" w:author="Andy Kleinhesselink" w:date="2018-11-05T11:14:00Z">
        <w:r w:rsidR="00541FCE" w:rsidDel="00F8634A">
          <w:delText xml:space="preserve"> (Box 2). </w:delText>
        </w:r>
      </w:del>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w:t>
      </w:r>
      <w:ins w:id="181" w:author="Andy Kleinhesselink" w:date="2018-11-05T11:14:00Z">
        <w:r w:rsidR="00F8634A">
          <w:t xml:space="preserve">strong </w:t>
        </w:r>
      </w:ins>
      <w:bookmarkStart w:id="182" w:name="_GoBack"/>
      <w:bookmarkEnd w:id="182"/>
      <w:r w:rsidR="002F762A">
        <w:t xml:space="preserve">HOIs to emerge. </w:t>
      </w:r>
      <w:r w:rsidR="000B2C35">
        <w:rPr>
          <w:rStyle w:val="CommentReference"/>
        </w:rPr>
        <w:commentReference w:id="178"/>
      </w:r>
    </w:p>
    <w:p w14:paraId="45053543" w14:textId="77777777" w:rsidR="00B93196" w:rsidRDefault="00390672">
      <w:pPr>
        <w:pStyle w:val="Heading"/>
      </w:pPr>
      <w:bookmarkStart w:id="183" w:name="acknowledgments"/>
      <w:bookmarkEnd w:id="183"/>
      <w:r>
        <w:lastRenderedPageBreak/>
        <w:t>Acknowledgments</w:t>
      </w:r>
    </w:p>
    <w:p w14:paraId="73D91D9C" w14:textId="77777777" w:rsidR="00B93196" w:rsidRDefault="00390672">
      <w:pPr>
        <w:pStyle w:val="Heading"/>
      </w:pPr>
      <w:bookmarkStart w:id="184" w:name="references"/>
      <w:bookmarkEnd w:id="184"/>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4981D9D" w:rsidR="00E84F09" w:rsidRPr="00FB51D5" w:rsidRDefault="00FB51D5" w:rsidP="00B570B6">
      <w:pPr>
        <w:pStyle w:val="Caption"/>
      </w:pPr>
      <w:bookmarkStart w:id="185"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185"/>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186"/>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186"/>
      <w:r w:rsidR="002F762A">
        <w:rPr>
          <w:rStyle w:val="CommentReference"/>
          <w:b w:val="0"/>
        </w:rPr>
        <w:commentReference w:id="186"/>
      </w:r>
    </w:p>
    <w:p w14:paraId="1B0306FB" w14:textId="780030A5" w:rsidR="00CC0BA7" w:rsidRPr="00FB51D5" w:rsidRDefault="00FB51D5" w:rsidP="00FB51D5">
      <w:pPr>
        <w:pStyle w:val="figcaption"/>
      </w:pPr>
      <w:bookmarkStart w:id="187" w:name="_Ref514237815"/>
      <w:commentRangeStart w:id="18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187"/>
      <w:r>
        <w:t xml:space="preserve">. Example time series </w:t>
      </w:r>
      <w:commentRangeEnd w:id="188"/>
      <w:r w:rsidR="00947035">
        <w:rPr>
          <w:rStyle w:val="CommentReference"/>
          <w:b w:val="0"/>
        </w:rPr>
        <w:commentReference w:id="188"/>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3A572DBE" w:rsidR="0032749A" w:rsidRDefault="00FB51D5" w:rsidP="0012796D">
      <w:pPr>
        <w:pStyle w:val="Caption"/>
      </w:pPr>
      <w:bookmarkStart w:id="189" w:name="_Ref514237754"/>
      <w:commentRangeStart w:id="190"/>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189"/>
      <w:r>
        <w:t xml:space="preserve">. </w:t>
      </w:r>
      <w:commentRangeEnd w:id="190"/>
      <w:r w:rsidR="00DC17A2">
        <w:rPr>
          <w:rStyle w:val="CommentReference"/>
          <w:rFonts w:cstheme="minorBidi"/>
          <w:b w:val="0"/>
          <w:bCs w:val="0"/>
        </w:rPr>
        <w:commentReference w:id="190"/>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191"/>
      <w:r w:rsidR="0032749A">
        <w:t>line shows best fit line from the model with varying exponents on each competitor</w:t>
      </w:r>
      <w:r w:rsidR="001C76DC">
        <w:t>’</w:t>
      </w:r>
      <w:r w:rsidR="0032749A">
        <w:t>s effect (eq</w:t>
      </w:r>
      <w:r w:rsidR="00175B82">
        <w:t>. 8</w:t>
      </w:r>
      <w:r w:rsidR="0032749A">
        <w:t xml:space="preserve">). </w:t>
      </w:r>
      <w:commentRangeEnd w:id="191"/>
      <w:r w:rsidR="00947035">
        <w:rPr>
          <w:rStyle w:val="CommentReference"/>
          <w:rFonts w:cstheme="minorBidi"/>
          <w:b w:val="0"/>
          <w:bCs w:val="0"/>
        </w:rPr>
        <w:commentReference w:id="191"/>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3D82A485" w:rsidR="00AD2064" w:rsidRDefault="0032749A" w:rsidP="0012796D">
      <w:pPr>
        <w:pStyle w:val="Caption"/>
      </w:pPr>
      <w:bookmarkStart w:id="192" w:name="_Ref524701722"/>
      <w:commentRangeStart w:id="193"/>
      <w:commentRangeStart w:id="194"/>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192"/>
      <w:commentRangeEnd w:id="193"/>
      <w:r w:rsidR="0081607A">
        <w:rPr>
          <w:rStyle w:val="CommentReference"/>
          <w:rFonts w:cstheme="minorBidi"/>
          <w:b w:val="0"/>
          <w:bCs w:val="0"/>
        </w:rPr>
        <w:commentReference w:id="193"/>
      </w:r>
      <w:r>
        <w:t xml:space="preserve">. </w:t>
      </w:r>
      <w:commentRangeEnd w:id="194"/>
      <w:r w:rsidR="00947035">
        <w:rPr>
          <w:rStyle w:val="CommentReference"/>
          <w:rFonts w:cstheme="minorBidi"/>
          <w:b w:val="0"/>
          <w:bCs w:val="0"/>
        </w:rPr>
        <w:commentReference w:id="194"/>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57EE5BA1" w:rsidR="00AD2064" w:rsidRDefault="00AD2064" w:rsidP="00AD2064">
      <w:pPr>
        <w:pStyle w:val="Caption"/>
      </w:pPr>
      <w:bookmarkStart w:id="195"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195"/>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196"/>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196"/>
      <w:r w:rsidR="00947035">
        <w:rPr>
          <w:rStyle w:val="CommentReference"/>
          <w:rFonts w:cstheme="minorBidi"/>
          <w:b w:val="0"/>
          <w:bCs w:val="0"/>
        </w:rPr>
        <w:commentReference w:id="196"/>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56C9E78D" w:rsidR="00C57AA2" w:rsidRDefault="000E4052" w:rsidP="0012796D">
      <w:pPr>
        <w:pStyle w:val="Caption"/>
      </w:pPr>
      <w:bookmarkStart w:id="197"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197"/>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proofErr w:type="gramStart"/>
      <w:r w:rsidR="00195151">
        <w:t xml:space="preserve">take </w:t>
      </w:r>
      <w:r w:rsidR="00841145">
        <w:t>into account</w:t>
      </w:r>
      <w:proofErr w:type="gramEnd"/>
      <w:r w:rsidR="00841145">
        <w:t xml:space="preserve">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F5F05A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6EA82A55"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BC59FC">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dy Kleinhesselink" w:date="2018-11-02T17:27:00Z" w:initials="AK">
    <w:p w14:paraId="540E898D" w14:textId="1BBCA837" w:rsidR="00595CA6" w:rsidRDefault="00595CA6">
      <w:pPr>
        <w:pStyle w:val="CommentText"/>
      </w:pPr>
      <w:r>
        <w:rPr>
          <w:rStyle w:val="CommentReference"/>
        </w:rPr>
        <w:annotationRef/>
      </w:r>
      <w:r>
        <w:t xml:space="preserve">Jonathan the highlighted part is modified and or new. </w:t>
      </w:r>
    </w:p>
  </w:comment>
  <w:comment w:id="29" w:author="Jonathan Levine" w:date="2018-11-05T11:44:00Z" w:initials="JML">
    <w:p w14:paraId="509F3F78" w14:textId="16EEE611" w:rsidR="007D0051" w:rsidRDefault="007D0051">
      <w:pPr>
        <w:pStyle w:val="CommentText"/>
      </w:pPr>
      <w:r>
        <w:rPr>
          <w:rStyle w:val="CommentReference"/>
        </w:rPr>
        <w:annotationRef/>
      </w:r>
      <w:r>
        <w:t xml:space="preserve">I agree that this interpretation is convenient, but not sure that it is generically better.  More generally, I think we should not even plant in the readers mind </w:t>
      </w:r>
      <w:r w:rsidR="00872AC5">
        <w:t xml:space="preserve">the option </w:t>
      </w:r>
      <w:r>
        <w:t>that non-linear effects of density are higher order interactions.  I agree that they could be seen as higher order interactions among individuals</w:t>
      </w:r>
      <w:r w:rsidR="00872AC5">
        <w:t xml:space="preserve"> (as I have added above)</w:t>
      </w:r>
      <w:r>
        <w:t>, but we are interested in higher order interactions among species, which automatically rules out the concern here.</w:t>
      </w:r>
    </w:p>
  </w:comment>
  <w:comment w:id="46" w:author="Jonathan Levine" w:date="2018-11-05T11:47:00Z" w:initials="JML">
    <w:p w14:paraId="03121F1B" w14:textId="00494C73" w:rsidR="00C56739" w:rsidRDefault="00C56739">
      <w:pPr>
        <w:pStyle w:val="CommentText"/>
      </w:pPr>
      <w:r>
        <w:rPr>
          <w:rStyle w:val="CommentReference"/>
        </w:rPr>
        <w:annotationRef/>
      </w:r>
      <w:r>
        <w:t>A vague intro to the box</w:t>
      </w:r>
    </w:p>
  </w:comment>
  <w:comment w:id="65" w:author="Jonathan Levine" w:date="2018-11-05T11:53:00Z" w:initials="JML">
    <w:p w14:paraId="7911BEB4" w14:textId="13FA9B65" w:rsidR="003C1A0B" w:rsidRDefault="003C1A0B">
      <w:pPr>
        <w:pStyle w:val="CommentText"/>
      </w:pPr>
      <w:r>
        <w:rPr>
          <w:rStyle w:val="CommentReference"/>
        </w:rPr>
        <w:annotationRef/>
      </w:r>
      <w:r>
        <w:t xml:space="preserve">I think that convention in models would but the C second, and also it is subscripted </w:t>
      </w:r>
      <w:proofErr w:type="spellStart"/>
      <w:r>
        <w:t>i</w:t>
      </w:r>
      <w:proofErr w:type="spellEnd"/>
      <w:r>
        <w:t xml:space="preserve"> since the value of C will depend on the recipient of competition.</w:t>
      </w:r>
    </w:p>
  </w:comment>
  <w:comment w:id="152" w:author="Andy Kleinhesselink" w:date="2018-10-03T11:58:00Z" w:initials="AK">
    <w:p w14:paraId="1BCC260D" w14:textId="77777777" w:rsidR="00595CA6" w:rsidRDefault="00595CA6">
      <w:pPr>
        <w:pStyle w:val="CommentText"/>
      </w:pPr>
      <w:r>
        <w:rPr>
          <w:rStyle w:val="CommentReference"/>
        </w:rPr>
        <w:annotationRef/>
      </w:r>
    </w:p>
    <w:p w14:paraId="65AB0722" w14:textId="2A26AA7A" w:rsidR="00595CA6" w:rsidRDefault="00595CA6" w:rsidP="00BC6731">
      <w:pPr>
        <w:pStyle w:val="CommentText"/>
        <w:ind w:firstLine="0"/>
      </w:pPr>
      <w:r>
        <w:t xml:space="preserve">Would “Mediterranean” be more general/appealing? </w:t>
      </w:r>
    </w:p>
  </w:comment>
  <w:comment w:id="163" w:author="Andy Kleinhesselink" w:date="2018-11-03T09:01:00Z" w:initials="AK">
    <w:p w14:paraId="20DA5603" w14:textId="45CC8809" w:rsidR="00595CA6" w:rsidRDefault="00595CA6">
      <w:pPr>
        <w:pStyle w:val="CommentText"/>
      </w:pPr>
      <w:r>
        <w:rPr>
          <w:rStyle w:val="CommentReference"/>
        </w:rPr>
        <w:annotationRef/>
      </w:r>
      <w:r>
        <w:t xml:space="preserve">Not sure to do with this issue but it seems troubling to me. </w:t>
      </w:r>
    </w:p>
  </w:comment>
  <w:comment w:id="173" w:author="Jonathan Levine" w:date="2018-11-05T15:33:00Z" w:initials="JML">
    <w:p w14:paraId="4241CC53" w14:textId="2F0184C3" w:rsidR="000F09D9" w:rsidRDefault="000F09D9">
      <w:pPr>
        <w:pStyle w:val="CommentText"/>
      </w:pPr>
      <w:r>
        <w:rPr>
          <w:rStyle w:val="CommentReference"/>
        </w:rPr>
        <w:annotationRef/>
      </w:r>
      <w:r>
        <w:t xml:space="preserve">This is a very nice point </w:t>
      </w:r>
      <w:r w:rsidR="002E1A3F">
        <w:t xml:space="preserve">that I am not sure what to do about.  One could argue that these are HOIs in the sense that each species has a different effect on the focal depending on whether the other species is there.  This </w:t>
      </w:r>
      <w:r w:rsidR="00D600C0">
        <w:t xml:space="preserve">between species HOI </w:t>
      </w:r>
      <w:r w:rsidR="002E1A3F">
        <w:t>is different than nonlinear effects of C on per capita growth because th</w:t>
      </w:r>
      <w:r w:rsidR="00D600C0">
        <w:t>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174" w:author="Jonathan Levine" w:date="2018-09-26T16:06:00Z" w:initials="JML">
    <w:p w14:paraId="579B573B" w14:textId="28E669A5" w:rsidR="00595CA6" w:rsidRDefault="00595CA6">
      <w:pPr>
        <w:pStyle w:val="CommentText"/>
      </w:pPr>
      <w:r>
        <w:rPr>
          <w:rStyle w:val="CommentReference"/>
        </w:rPr>
        <w:annotationRef/>
      </w:r>
      <w:r>
        <w:t>This section is great.</w:t>
      </w:r>
    </w:p>
  </w:comment>
  <w:comment w:id="175" w:author="Andy Kleinhesselink" w:date="2018-09-14T17:19:00Z" w:initials="AK">
    <w:p w14:paraId="32050376" w14:textId="73840525" w:rsidR="00595CA6" w:rsidRDefault="00595CA6">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595CA6" w:rsidRDefault="00595CA6">
      <w:pPr>
        <w:pStyle w:val="CommentText"/>
      </w:pPr>
    </w:p>
    <w:p w14:paraId="3CDE97FC" w14:textId="2A06354B" w:rsidR="00595CA6" w:rsidRDefault="00595CA6">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178" w:author="Jonathan Levine" w:date="2018-07-15T14:53:00Z" w:initials="JML">
    <w:p w14:paraId="67BBB3A4" w14:textId="1414C382" w:rsidR="00595CA6" w:rsidRDefault="00595CA6">
      <w:pPr>
        <w:pStyle w:val="CommentText"/>
      </w:pPr>
      <w:r>
        <w:rPr>
          <w:rStyle w:val="CommentReference"/>
        </w:rPr>
        <w:annotationRef/>
      </w:r>
      <w:r>
        <w:t xml:space="preserve">Excellent point.  </w:t>
      </w:r>
    </w:p>
  </w:comment>
  <w:comment w:id="186" w:author="Andy Kleinhesselink" w:date="2018-09-14T17:25:00Z" w:initials="AK">
    <w:p w14:paraId="01570BBF" w14:textId="14B43EEC" w:rsidR="00595CA6" w:rsidRDefault="00595CA6">
      <w:pPr>
        <w:pStyle w:val="CommentText"/>
      </w:pPr>
      <w:r>
        <w:rPr>
          <w:rStyle w:val="CommentReference"/>
        </w:rPr>
        <w:annotationRef/>
      </w:r>
      <w:r>
        <w:t xml:space="preserve">I could add cute drawings of plants to this if you guys think that would improve the appeal. </w:t>
      </w:r>
    </w:p>
  </w:comment>
  <w:comment w:id="188" w:author="Nathan Kraft" w:date="2018-10-29T10:58:00Z" w:initials="NK">
    <w:p w14:paraId="6B31B705" w14:textId="4637C802" w:rsidR="00595CA6" w:rsidRDefault="00595CA6">
      <w:pPr>
        <w:pStyle w:val="CommentText"/>
      </w:pPr>
      <w:r>
        <w:rPr>
          <w:rStyle w:val="CommentReference"/>
        </w:rPr>
        <w:annotationRef/>
      </w:r>
      <w:r>
        <w:t xml:space="preserve">We can use Joann’s line drawings if it might help. </w:t>
      </w:r>
    </w:p>
  </w:comment>
  <w:comment w:id="190" w:author="Jonathan Levine" w:date="2018-09-26T15:18:00Z" w:initials="JML">
    <w:p w14:paraId="0315BE02" w14:textId="79280C38" w:rsidR="00595CA6" w:rsidRDefault="00595CA6">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191" w:author="Nathan Kraft" w:date="2018-10-29T10:59:00Z" w:initials="NK">
    <w:p w14:paraId="4CBFF1F6" w14:textId="1EEFCADE" w:rsidR="00595CA6" w:rsidRDefault="00595CA6">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193" w:author="Jonathan Levine" w:date="2018-09-26T16:02:00Z" w:initials="JML">
    <w:p w14:paraId="4FC90BBF" w14:textId="504BD759" w:rsidR="00595CA6" w:rsidRDefault="00595CA6">
      <w:pPr>
        <w:pStyle w:val="CommentText"/>
      </w:pPr>
      <w:r>
        <w:rPr>
          <w:rStyle w:val="CommentReference"/>
        </w:rPr>
        <w:annotationRef/>
      </w:r>
      <w:r>
        <w:t xml:space="preserve">You could make these prettier.  Also, the legend should add the word density after “Late Species”, </w:t>
      </w:r>
      <w:proofErr w:type="spellStart"/>
      <w:r>
        <w:t>etc</w:t>
      </w:r>
      <w:proofErr w:type="spellEnd"/>
      <w:r>
        <w:t xml:space="preserve"> for each panel.  </w:t>
      </w:r>
    </w:p>
  </w:comment>
  <w:comment w:id="194" w:author="Nathan Kraft" w:date="2018-10-29T11:00:00Z" w:initials="NK">
    <w:p w14:paraId="0ACE0503" w14:textId="26436A57" w:rsidR="00595CA6" w:rsidRDefault="00595CA6">
      <w:pPr>
        <w:pStyle w:val="CommentText"/>
      </w:pPr>
      <w:r>
        <w:rPr>
          <w:rStyle w:val="CommentReference"/>
        </w:rPr>
        <w:annotationRef/>
      </w:r>
      <w:r>
        <w:t xml:space="preserve">Font sizes are too small; and the greyscale will probably not reproduce well in print- I suggest either using color or using different line types (dash, </w:t>
      </w:r>
      <w:proofErr w:type="spellStart"/>
      <w:r>
        <w:t>etc</w:t>
      </w:r>
      <w:proofErr w:type="spellEnd"/>
      <w:r>
        <w:t xml:space="preserve">) to help. </w:t>
      </w:r>
    </w:p>
  </w:comment>
  <w:comment w:id="196" w:author="Nathan Kraft" w:date="2018-10-29T11:02:00Z" w:initials="NK">
    <w:p w14:paraId="2EC0EF57" w14:textId="64EAFC6D" w:rsidR="00595CA6" w:rsidRDefault="00595CA6">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E898D" w15:done="0"/>
  <w15:commentEx w15:paraId="509F3F78" w15:done="0"/>
  <w15:commentEx w15:paraId="03121F1B" w15:done="0"/>
  <w15:commentEx w15:paraId="7911BEB4" w15:done="0"/>
  <w15:commentEx w15:paraId="65AB0722" w15:done="0"/>
  <w15:commentEx w15:paraId="20DA5603" w15:done="0"/>
  <w15:commentEx w15:paraId="4241CC53" w15:done="0"/>
  <w15:commentEx w15:paraId="579B573B"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E898D" w16cid:durableId="1F87076E"/>
  <w16cid:commentId w16cid:paraId="509F3F78" w16cid:durableId="1F8AA347"/>
  <w16cid:commentId w16cid:paraId="03121F1B" w16cid:durableId="1F8AA348"/>
  <w16cid:commentId w16cid:paraId="7911BEB4" w16cid:durableId="1F8AA349"/>
  <w16cid:commentId w16cid:paraId="65AB0722" w16cid:durableId="1F5F2D82"/>
  <w16cid:commentId w16cid:paraId="20DA5603" w16cid:durableId="1F87E286"/>
  <w16cid:commentId w16cid:paraId="4241CC53" w16cid:durableId="1F8AA34C"/>
  <w16cid:commentId w16cid:paraId="579B573B" w16cid:durableId="1F5F2579"/>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B9514" w14:textId="77777777" w:rsidR="00A05494" w:rsidRDefault="00A05494">
      <w:pPr>
        <w:spacing w:after="0"/>
      </w:pPr>
      <w:r>
        <w:separator/>
      </w:r>
    </w:p>
  </w:endnote>
  <w:endnote w:type="continuationSeparator" w:id="0">
    <w:p w14:paraId="027B1818" w14:textId="77777777" w:rsidR="00A05494" w:rsidRDefault="00A054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1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595CA6" w:rsidRDefault="00595CA6">
    <w:pPr>
      <w:pStyle w:val="Footer"/>
      <w:jc w:val="right"/>
    </w:pPr>
    <w:r>
      <w:fldChar w:fldCharType="begin"/>
    </w:r>
    <w:r>
      <w:instrText>PAGE</w:instrText>
    </w:r>
    <w:r>
      <w:fldChar w:fldCharType="separate"/>
    </w:r>
    <w:r w:rsidR="00D600C0">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AD39D" w14:textId="77777777" w:rsidR="00A05494" w:rsidRDefault="00A05494">
      <w:pPr>
        <w:spacing w:after="0"/>
      </w:pPr>
      <w:r>
        <w:separator/>
      </w:r>
    </w:p>
  </w:footnote>
  <w:footnote w:type="continuationSeparator" w:id="0">
    <w:p w14:paraId="2FE5F425" w14:textId="77777777" w:rsidR="00A05494" w:rsidRDefault="00A054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572D7"/>
    <w:rsid w:val="00163557"/>
    <w:rsid w:val="00165CD7"/>
    <w:rsid w:val="00167504"/>
    <w:rsid w:val="00171A6B"/>
    <w:rsid w:val="00171AAC"/>
    <w:rsid w:val="00171E83"/>
    <w:rsid w:val="00175B82"/>
    <w:rsid w:val="00181318"/>
    <w:rsid w:val="001813E9"/>
    <w:rsid w:val="00183126"/>
    <w:rsid w:val="00185210"/>
    <w:rsid w:val="001858A4"/>
    <w:rsid w:val="00186428"/>
    <w:rsid w:val="00193660"/>
    <w:rsid w:val="00195151"/>
    <w:rsid w:val="001A68E9"/>
    <w:rsid w:val="001A6A75"/>
    <w:rsid w:val="001A7FAE"/>
    <w:rsid w:val="001B24A7"/>
    <w:rsid w:val="001B5599"/>
    <w:rsid w:val="001C4C8E"/>
    <w:rsid w:val="001C63EF"/>
    <w:rsid w:val="001C76DC"/>
    <w:rsid w:val="001D0EAD"/>
    <w:rsid w:val="001D181A"/>
    <w:rsid w:val="001D2AEA"/>
    <w:rsid w:val="001D377E"/>
    <w:rsid w:val="001E1A88"/>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32D2"/>
    <w:rsid w:val="002A42D8"/>
    <w:rsid w:val="002A58BE"/>
    <w:rsid w:val="002A7ABC"/>
    <w:rsid w:val="002B0D88"/>
    <w:rsid w:val="002B6912"/>
    <w:rsid w:val="002C11CA"/>
    <w:rsid w:val="002C1318"/>
    <w:rsid w:val="002C1DF5"/>
    <w:rsid w:val="002C5F28"/>
    <w:rsid w:val="002C7770"/>
    <w:rsid w:val="002D1422"/>
    <w:rsid w:val="002D29FF"/>
    <w:rsid w:val="002D52ED"/>
    <w:rsid w:val="002D7549"/>
    <w:rsid w:val="002E1A3F"/>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6459"/>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70C6"/>
    <w:rsid w:val="0050150B"/>
    <w:rsid w:val="00502128"/>
    <w:rsid w:val="005052D7"/>
    <w:rsid w:val="00506580"/>
    <w:rsid w:val="0051421D"/>
    <w:rsid w:val="005142CC"/>
    <w:rsid w:val="00515D8D"/>
    <w:rsid w:val="005209EA"/>
    <w:rsid w:val="0052115B"/>
    <w:rsid w:val="005222BA"/>
    <w:rsid w:val="00524B65"/>
    <w:rsid w:val="00525B6E"/>
    <w:rsid w:val="00525C05"/>
    <w:rsid w:val="005305EF"/>
    <w:rsid w:val="005329FC"/>
    <w:rsid w:val="00534E1B"/>
    <w:rsid w:val="005372DC"/>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A2951"/>
    <w:rsid w:val="005A5626"/>
    <w:rsid w:val="005B1E48"/>
    <w:rsid w:val="005B5848"/>
    <w:rsid w:val="005B77EB"/>
    <w:rsid w:val="005C105D"/>
    <w:rsid w:val="005C217E"/>
    <w:rsid w:val="005C60B9"/>
    <w:rsid w:val="005C7DF9"/>
    <w:rsid w:val="005D1919"/>
    <w:rsid w:val="005E21C2"/>
    <w:rsid w:val="005E254B"/>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3D92"/>
    <w:rsid w:val="00635361"/>
    <w:rsid w:val="0063756B"/>
    <w:rsid w:val="0063785D"/>
    <w:rsid w:val="00641C2F"/>
    <w:rsid w:val="00642B7F"/>
    <w:rsid w:val="00642C85"/>
    <w:rsid w:val="00643FA1"/>
    <w:rsid w:val="00645793"/>
    <w:rsid w:val="006564A4"/>
    <w:rsid w:val="00661CB0"/>
    <w:rsid w:val="00661E05"/>
    <w:rsid w:val="00674D02"/>
    <w:rsid w:val="006776FA"/>
    <w:rsid w:val="006814C9"/>
    <w:rsid w:val="006827ED"/>
    <w:rsid w:val="006852EC"/>
    <w:rsid w:val="00694199"/>
    <w:rsid w:val="0069477D"/>
    <w:rsid w:val="00696E1C"/>
    <w:rsid w:val="006A001D"/>
    <w:rsid w:val="006A0465"/>
    <w:rsid w:val="006A0FD1"/>
    <w:rsid w:val="006A1B59"/>
    <w:rsid w:val="006A2EBB"/>
    <w:rsid w:val="006B266A"/>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13CD"/>
    <w:rsid w:val="00762A08"/>
    <w:rsid w:val="00762A58"/>
    <w:rsid w:val="00762F8F"/>
    <w:rsid w:val="007651E8"/>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6387"/>
    <w:rsid w:val="007F10AC"/>
    <w:rsid w:val="007F2B64"/>
    <w:rsid w:val="007F344C"/>
    <w:rsid w:val="007F5B3C"/>
    <w:rsid w:val="007F5F64"/>
    <w:rsid w:val="007F6090"/>
    <w:rsid w:val="007F6AFB"/>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6BFF"/>
    <w:rsid w:val="00847F1E"/>
    <w:rsid w:val="0085240E"/>
    <w:rsid w:val="00852C69"/>
    <w:rsid w:val="0085381B"/>
    <w:rsid w:val="00854D5C"/>
    <w:rsid w:val="00855A32"/>
    <w:rsid w:val="00861762"/>
    <w:rsid w:val="0086361A"/>
    <w:rsid w:val="00871ECE"/>
    <w:rsid w:val="00872AC5"/>
    <w:rsid w:val="00874D10"/>
    <w:rsid w:val="0087569B"/>
    <w:rsid w:val="00877B92"/>
    <w:rsid w:val="008817B9"/>
    <w:rsid w:val="008829A7"/>
    <w:rsid w:val="0088315A"/>
    <w:rsid w:val="0088524D"/>
    <w:rsid w:val="0089652F"/>
    <w:rsid w:val="00896B38"/>
    <w:rsid w:val="008A10A6"/>
    <w:rsid w:val="008A121F"/>
    <w:rsid w:val="008A128F"/>
    <w:rsid w:val="008A671C"/>
    <w:rsid w:val="008A72E9"/>
    <w:rsid w:val="008B1071"/>
    <w:rsid w:val="008B18CA"/>
    <w:rsid w:val="008B1A03"/>
    <w:rsid w:val="008C1C38"/>
    <w:rsid w:val="008C27F1"/>
    <w:rsid w:val="008C304A"/>
    <w:rsid w:val="008D0335"/>
    <w:rsid w:val="008D2BE6"/>
    <w:rsid w:val="008D763A"/>
    <w:rsid w:val="008E1024"/>
    <w:rsid w:val="008F10EC"/>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7035"/>
    <w:rsid w:val="009510D0"/>
    <w:rsid w:val="009514BB"/>
    <w:rsid w:val="00953C98"/>
    <w:rsid w:val="00954E6F"/>
    <w:rsid w:val="00960940"/>
    <w:rsid w:val="009614A4"/>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294F"/>
    <w:rsid w:val="00A84D2F"/>
    <w:rsid w:val="00A8591F"/>
    <w:rsid w:val="00A901E6"/>
    <w:rsid w:val="00A90D09"/>
    <w:rsid w:val="00A91CBB"/>
    <w:rsid w:val="00A95A5A"/>
    <w:rsid w:val="00A96836"/>
    <w:rsid w:val="00AA06FA"/>
    <w:rsid w:val="00AA2D5F"/>
    <w:rsid w:val="00AA4B2D"/>
    <w:rsid w:val="00AA4CCD"/>
    <w:rsid w:val="00AB38BB"/>
    <w:rsid w:val="00AB49EB"/>
    <w:rsid w:val="00AC09E9"/>
    <w:rsid w:val="00AC1798"/>
    <w:rsid w:val="00AC5CF7"/>
    <w:rsid w:val="00AC7B19"/>
    <w:rsid w:val="00AC7C1E"/>
    <w:rsid w:val="00AD1F9E"/>
    <w:rsid w:val="00AD2064"/>
    <w:rsid w:val="00AD476F"/>
    <w:rsid w:val="00AE160A"/>
    <w:rsid w:val="00AE1B29"/>
    <w:rsid w:val="00AE2E61"/>
    <w:rsid w:val="00AE54AF"/>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E4"/>
    <w:rsid w:val="00B3111A"/>
    <w:rsid w:val="00B32B34"/>
    <w:rsid w:val="00B353DB"/>
    <w:rsid w:val="00B40093"/>
    <w:rsid w:val="00B42190"/>
    <w:rsid w:val="00B44645"/>
    <w:rsid w:val="00B454D3"/>
    <w:rsid w:val="00B45598"/>
    <w:rsid w:val="00B51231"/>
    <w:rsid w:val="00B5503F"/>
    <w:rsid w:val="00B558EB"/>
    <w:rsid w:val="00B570B6"/>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6556"/>
    <w:rsid w:val="00BA799A"/>
    <w:rsid w:val="00BB2A54"/>
    <w:rsid w:val="00BB40C0"/>
    <w:rsid w:val="00BC099B"/>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6257"/>
    <w:rsid w:val="00C8213B"/>
    <w:rsid w:val="00C848D5"/>
    <w:rsid w:val="00C8696F"/>
    <w:rsid w:val="00C875B7"/>
    <w:rsid w:val="00C97E84"/>
    <w:rsid w:val="00CA248C"/>
    <w:rsid w:val="00CB5754"/>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24B1E"/>
    <w:rsid w:val="00D24FE6"/>
    <w:rsid w:val="00D27415"/>
    <w:rsid w:val="00D31091"/>
    <w:rsid w:val="00D35815"/>
    <w:rsid w:val="00D35DB1"/>
    <w:rsid w:val="00D4167D"/>
    <w:rsid w:val="00D42B30"/>
    <w:rsid w:val="00D434C5"/>
    <w:rsid w:val="00D44603"/>
    <w:rsid w:val="00D4499F"/>
    <w:rsid w:val="00D4616C"/>
    <w:rsid w:val="00D467ED"/>
    <w:rsid w:val="00D512C8"/>
    <w:rsid w:val="00D56A49"/>
    <w:rsid w:val="00D5720F"/>
    <w:rsid w:val="00D600C0"/>
    <w:rsid w:val="00D65A29"/>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222"/>
    <w:rsid w:val="00E00978"/>
    <w:rsid w:val="00E00A99"/>
    <w:rsid w:val="00E1153D"/>
    <w:rsid w:val="00E144E6"/>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8164E"/>
    <w:rsid w:val="00E84F09"/>
    <w:rsid w:val="00E86231"/>
    <w:rsid w:val="00E908D7"/>
    <w:rsid w:val="00E93DCC"/>
    <w:rsid w:val="00E9515D"/>
    <w:rsid w:val="00E9784F"/>
    <w:rsid w:val="00E97CEA"/>
    <w:rsid w:val="00E97E5C"/>
    <w:rsid w:val="00EA0496"/>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49D"/>
    <w:rsid w:val="00EF4366"/>
    <w:rsid w:val="00EF5DD2"/>
    <w:rsid w:val="00F034BB"/>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D8B88-B568-2E4B-8C73-373816D1D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4</Pages>
  <Words>21527</Words>
  <Characters>122708</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cp:revision>
  <dcterms:created xsi:type="dcterms:W3CDTF">2018-11-05T14:36:00Z</dcterms:created>
  <dcterms:modified xsi:type="dcterms:W3CDTF">2018-11-05T19: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HYiLdat2"/&gt;&lt;style id="http://www.zotero.org/styles/ecology" hasBibliography="1" bibliographyStyleHasBeenSet="1"/&gt;&lt;prefs&gt;&lt;pref name="fieldType" value="Field"/&gt;&lt;/prefs&gt;&lt;/data&gt;</vt:lpwstr>
  </property>
</Properties>
</file>